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2CE52E5C" w:rsidR="008911F9" w:rsidRPr="0005502D" w:rsidRDefault="008911F9" w:rsidP="00E17B5A">
      <w:pPr>
        <w:pStyle w:val="Title"/>
      </w:pPr>
      <w:r w:rsidRPr="0005502D">
        <w:t xml:space="preserve">False Bay </w:t>
      </w:r>
      <w:r w:rsidR="008F700D">
        <w:t xml:space="preserve">Physical Oceanography </w:t>
      </w:r>
      <w:r w:rsidRPr="0005502D">
        <w:t xml:space="preserve">Literature Review </w:t>
      </w:r>
    </w:p>
    <w:sdt>
      <w:sdtPr>
        <w:rPr>
          <w:rFonts w:asciiTheme="minorHAnsi" w:eastAsiaTheme="minorEastAsia" w:hAnsiTheme="minorHAnsi" w:cstheme="minorBidi"/>
          <w:b w:val="0"/>
          <w:bCs w:val="0"/>
          <w:smallCaps w:val="0"/>
          <w:color w:val="auto"/>
          <w:sz w:val="22"/>
          <w:szCs w:val="22"/>
        </w:rPr>
        <w:id w:val="-921718287"/>
        <w:docPartObj>
          <w:docPartGallery w:val="Table of Contents"/>
          <w:docPartUnique/>
        </w:docPartObj>
      </w:sdtPr>
      <w:sdtContent>
        <w:p w14:paraId="782B9715" w14:textId="58DE55A3" w:rsidR="005467D2" w:rsidRPr="0005502D" w:rsidRDefault="005467D2" w:rsidP="005467D2">
          <w:pPr>
            <w:pStyle w:val="TOCHeading"/>
            <w:numPr>
              <w:ilvl w:val="0"/>
              <w:numId w:val="0"/>
            </w:numPr>
            <w:ind w:left="432"/>
          </w:pPr>
          <w:r w:rsidRPr="0005502D">
            <w:t>Contents</w:t>
          </w:r>
        </w:p>
        <w:p w14:paraId="683AB86B" w14:textId="00FA7913" w:rsidR="008B5225" w:rsidRDefault="005467D2">
          <w:pPr>
            <w:pStyle w:val="TOC1"/>
            <w:tabs>
              <w:tab w:val="left" w:pos="480"/>
              <w:tab w:val="right" w:leader="dot" w:pos="9016"/>
            </w:tabs>
            <w:rPr>
              <w:noProof/>
              <w:kern w:val="2"/>
              <w:sz w:val="24"/>
              <w:szCs w:val="24"/>
              <w:lang w:eastAsia="en-ZA"/>
              <w14:ligatures w14:val="standardContextual"/>
            </w:rPr>
          </w:pPr>
          <w:r w:rsidRPr="0005502D">
            <w:fldChar w:fldCharType="begin"/>
          </w:r>
          <w:r w:rsidRPr="0005502D">
            <w:instrText xml:space="preserve"> TOC \o "1-3" \h \z \u </w:instrText>
          </w:r>
          <w:r w:rsidRPr="0005502D">
            <w:fldChar w:fldCharType="separate"/>
          </w:r>
          <w:hyperlink w:anchor="_Toc206743050" w:history="1">
            <w:r w:rsidR="008B5225" w:rsidRPr="00E50444">
              <w:rPr>
                <w:rStyle w:val="Hyperlink"/>
                <w:noProof/>
              </w:rPr>
              <w:t>1</w:t>
            </w:r>
            <w:r w:rsidR="008B5225">
              <w:rPr>
                <w:noProof/>
                <w:kern w:val="2"/>
                <w:sz w:val="24"/>
                <w:szCs w:val="24"/>
                <w:lang w:eastAsia="en-ZA"/>
                <w14:ligatures w14:val="standardContextual"/>
              </w:rPr>
              <w:tab/>
            </w:r>
            <w:r w:rsidR="008B5225" w:rsidRPr="00E50444">
              <w:rPr>
                <w:rStyle w:val="Hyperlink"/>
                <w:noProof/>
              </w:rPr>
              <w:t>History of False Bay</w:t>
            </w:r>
            <w:r w:rsidR="008B5225">
              <w:rPr>
                <w:noProof/>
                <w:webHidden/>
              </w:rPr>
              <w:tab/>
            </w:r>
            <w:r w:rsidR="008B5225">
              <w:rPr>
                <w:noProof/>
                <w:webHidden/>
              </w:rPr>
              <w:fldChar w:fldCharType="begin"/>
            </w:r>
            <w:r w:rsidR="008B5225">
              <w:rPr>
                <w:noProof/>
                <w:webHidden/>
              </w:rPr>
              <w:instrText xml:space="preserve"> PAGEREF _Toc206743050 \h </w:instrText>
            </w:r>
            <w:r w:rsidR="008B5225">
              <w:rPr>
                <w:noProof/>
                <w:webHidden/>
              </w:rPr>
            </w:r>
            <w:r w:rsidR="008B5225">
              <w:rPr>
                <w:noProof/>
                <w:webHidden/>
              </w:rPr>
              <w:fldChar w:fldCharType="separate"/>
            </w:r>
            <w:r w:rsidR="00396121">
              <w:rPr>
                <w:noProof/>
                <w:webHidden/>
              </w:rPr>
              <w:t>2</w:t>
            </w:r>
            <w:r w:rsidR="008B5225">
              <w:rPr>
                <w:noProof/>
                <w:webHidden/>
              </w:rPr>
              <w:fldChar w:fldCharType="end"/>
            </w:r>
          </w:hyperlink>
        </w:p>
        <w:p w14:paraId="2FC1BD7C" w14:textId="420B2CA3" w:rsidR="008B5225" w:rsidRDefault="008B5225">
          <w:pPr>
            <w:pStyle w:val="TOC1"/>
            <w:tabs>
              <w:tab w:val="left" w:pos="480"/>
              <w:tab w:val="right" w:leader="dot" w:pos="9016"/>
            </w:tabs>
            <w:rPr>
              <w:noProof/>
              <w:kern w:val="2"/>
              <w:sz w:val="24"/>
              <w:szCs w:val="24"/>
              <w:lang w:eastAsia="en-ZA"/>
              <w14:ligatures w14:val="standardContextual"/>
            </w:rPr>
          </w:pPr>
          <w:hyperlink w:anchor="_Toc206743051" w:history="1">
            <w:r w:rsidRPr="00E50444">
              <w:rPr>
                <w:rStyle w:val="Hyperlink"/>
                <w:noProof/>
              </w:rPr>
              <w:t>2</w:t>
            </w:r>
            <w:r>
              <w:rPr>
                <w:noProof/>
                <w:kern w:val="2"/>
                <w:sz w:val="24"/>
                <w:szCs w:val="24"/>
                <w:lang w:eastAsia="en-ZA"/>
                <w14:ligatures w14:val="standardContextual"/>
              </w:rPr>
              <w:tab/>
            </w:r>
            <w:r w:rsidRPr="00E50444">
              <w:rPr>
                <w:rStyle w:val="Hyperlink"/>
                <w:noProof/>
              </w:rPr>
              <w:t>Surrounding Waters – Regional influences</w:t>
            </w:r>
            <w:r>
              <w:rPr>
                <w:noProof/>
                <w:webHidden/>
              </w:rPr>
              <w:tab/>
            </w:r>
            <w:r>
              <w:rPr>
                <w:noProof/>
                <w:webHidden/>
              </w:rPr>
              <w:fldChar w:fldCharType="begin"/>
            </w:r>
            <w:r>
              <w:rPr>
                <w:noProof/>
                <w:webHidden/>
              </w:rPr>
              <w:instrText xml:space="preserve"> PAGEREF _Toc206743051 \h </w:instrText>
            </w:r>
            <w:r>
              <w:rPr>
                <w:noProof/>
                <w:webHidden/>
              </w:rPr>
            </w:r>
            <w:r>
              <w:rPr>
                <w:noProof/>
                <w:webHidden/>
              </w:rPr>
              <w:fldChar w:fldCharType="separate"/>
            </w:r>
            <w:r w:rsidR="00396121">
              <w:rPr>
                <w:noProof/>
                <w:webHidden/>
              </w:rPr>
              <w:t>2</w:t>
            </w:r>
            <w:r>
              <w:rPr>
                <w:noProof/>
                <w:webHidden/>
              </w:rPr>
              <w:fldChar w:fldCharType="end"/>
            </w:r>
          </w:hyperlink>
        </w:p>
        <w:p w14:paraId="368F0501" w14:textId="6F6AD5FD" w:rsidR="008B5225" w:rsidRDefault="008B5225">
          <w:pPr>
            <w:pStyle w:val="TOC1"/>
            <w:tabs>
              <w:tab w:val="left" w:pos="480"/>
              <w:tab w:val="right" w:leader="dot" w:pos="9016"/>
            </w:tabs>
            <w:rPr>
              <w:noProof/>
              <w:kern w:val="2"/>
              <w:sz w:val="24"/>
              <w:szCs w:val="24"/>
              <w:lang w:eastAsia="en-ZA"/>
              <w14:ligatures w14:val="standardContextual"/>
            </w:rPr>
          </w:pPr>
          <w:hyperlink w:anchor="_Toc206743052" w:history="1">
            <w:r w:rsidRPr="00E50444">
              <w:rPr>
                <w:rStyle w:val="Hyperlink"/>
                <w:noProof/>
              </w:rPr>
              <w:t>3</w:t>
            </w:r>
            <w:r>
              <w:rPr>
                <w:noProof/>
                <w:kern w:val="2"/>
                <w:sz w:val="24"/>
                <w:szCs w:val="24"/>
                <w:lang w:eastAsia="en-ZA"/>
                <w14:ligatures w14:val="standardContextual"/>
              </w:rPr>
              <w:tab/>
            </w:r>
            <w:r w:rsidRPr="00E50444">
              <w:rPr>
                <w:rStyle w:val="Hyperlink"/>
                <w:noProof/>
              </w:rPr>
              <w:t>Physical Characteristics of False Bay</w:t>
            </w:r>
            <w:r>
              <w:rPr>
                <w:noProof/>
                <w:webHidden/>
              </w:rPr>
              <w:tab/>
            </w:r>
            <w:r>
              <w:rPr>
                <w:noProof/>
                <w:webHidden/>
              </w:rPr>
              <w:fldChar w:fldCharType="begin"/>
            </w:r>
            <w:r>
              <w:rPr>
                <w:noProof/>
                <w:webHidden/>
              </w:rPr>
              <w:instrText xml:space="preserve"> PAGEREF _Toc206743052 \h </w:instrText>
            </w:r>
            <w:r>
              <w:rPr>
                <w:noProof/>
                <w:webHidden/>
              </w:rPr>
            </w:r>
            <w:r>
              <w:rPr>
                <w:noProof/>
                <w:webHidden/>
              </w:rPr>
              <w:fldChar w:fldCharType="separate"/>
            </w:r>
            <w:r w:rsidR="00396121">
              <w:rPr>
                <w:noProof/>
                <w:webHidden/>
              </w:rPr>
              <w:t>3</w:t>
            </w:r>
            <w:r>
              <w:rPr>
                <w:noProof/>
                <w:webHidden/>
              </w:rPr>
              <w:fldChar w:fldCharType="end"/>
            </w:r>
          </w:hyperlink>
        </w:p>
        <w:p w14:paraId="27BFD1BB" w14:textId="4BE7FD53" w:rsidR="008B5225" w:rsidRDefault="008B5225">
          <w:pPr>
            <w:pStyle w:val="TOC2"/>
            <w:tabs>
              <w:tab w:val="left" w:pos="960"/>
              <w:tab w:val="right" w:leader="dot" w:pos="9016"/>
            </w:tabs>
            <w:rPr>
              <w:noProof/>
              <w:kern w:val="2"/>
              <w:sz w:val="24"/>
              <w:szCs w:val="24"/>
              <w:lang w:eastAsia="en-ZA"/>
              <w14:ligatures w14:val="standardContextual"/>
            </w:rPr>
          </w:pPr>
          <w:hyperlink w:anchor="_Toc206743053" w:history="1">
            <w:r w:rsidRPr="00E50444">
              <w:rPr>
                <w:rStyle w:val="Hyperlink"/>
                <w:noProof/>
              </w:rPr>
              <w:t>3.1</w:t>
            </w:r>
            <w:r>
              <w:rPr>
                <w:noProof/>
                <w:kern w:val="2"/>
                <w:sz w:val="24"/>
                <w:szCs w:val="24"/>
                <w:lang w:eastAsia="en-ZA"/>
                <w14:ligatures w14:val="standardContextual"/>
              </w:rPr>
              <w:tab/>
            </w:r>
            <w:r w:rsidRPr="00E50444">
              <w:rPr>
                <w:rStyle w:val="Hyperlink"/>
                <w:noProof/>
              </w:rPr>
              <w:t>Bathymetry and Surrounding Topography</w:t>
            </w:r>
            <w:r>
              <w:rPr>
                <w:noProof/>
                <w:webHidden/>
              </w:rPr>
              <w:tab/>
            </w:r>
            <w:r>
              <w:rPr>
                <w:noProof/>
                <w:webHidden/>
              </w:rPr>
              <w:fldChar w:fldCharType="begin"/>
            </w:r>
            <w:r>
              <w:rPr>
                <w:noProof/>
                <w:webHidden/>
              </w:rPr>
              <w:instrText xml:space="preserve"> PAGEREF _Toc206743053 \h </w:instrText>
            </w:r>
            <w:r>
              <w:rPr>
                <w:noProof/>
                <w:webHidden/>
              </w:rPr>
            </w:r>
            <w:r>
              <w:rPr>
                <w:noProof/>
                <w:webHidden/>
              </w:rPr>
              <w:fldChar w:fldCharType="separate"/>
            </w:r>
            <w:r w:rsidR="00396121">
              <w:rPr>
                <w:noProof/>
                <w:webHidden/>
              </w:rPr>
              <w:t>3</w:t>
            </w:r>
            <w:r>
              <w:rPr>
                <w:noProof/>
                <w:webHidden/>
              </w:rPr>
              <w:fldChar w:fldCharType="end"/>
            </w:r>
          </w:hyperlink>
        </w:p>
        <w:p w14:paraId="04DDA8A9" w14:textId="57C4F952" w:rsidR="008B5225" w:rsidRDefault="008B5225">
          <w:pPr>
            <w:pStyle w:val="TOC2"/>
            <w:tabs>
              <w:tab w:val="left" w:pos="960"/>
              <w:tab w:val="right" w:leader="dot" w:pos="9016"/>
            </w:tabs>
            <w:rPr>
              <w:noProof/>
              <w:kern w:val="2"/>
              <w:sz w:val="24"/>
              <w:szCs w:val="24"/>
              <w:lang w:eastAsia="en-ZA"/>
              <w14:ligatures w14:val="standardContextual"/>
            </w:rPr>
          </w:pPr>
          <w:hyperlink w:anchor="_Toc206743054" w:history="1">
            <w:r w:rsidRPr="00E50444">
              <w:rPr>
                <w:rStyle w:val="Hyperlink"/>
                <w:noProof/>
              </w:rPr>
              <w:t>3.2</w:t>
            </w:r>
            <w:r>
              <w:rPr>
                <w:noProof/>
                <w:kern w:val="2"/>
                <w:sz w:val="24"/>
                <w:szCs w:val="24"/>
                <w:lang w:eastAsia="en-ZA"/>
                <w14:ligatures w14:val="standardContextual"/>
              </w:rPr>
              <w:tab/>
            </w:r>
            <w:r w:rsidRPr="00E50444">
              <w:rPr>
                <w:rStyle w:val="Hyperlink"/>
                <w:noProof/>
              </w:rPr>
              <w:t>Wind Climate</w:t>
            </w:r>
            <w:r>
              <w:rPr>
                <w:noProof/>
                <w:webHidden/>
              </w:rPr>
              <w:tab/>
            </w:r>
            <w:r>
              <w:rPr>
                <w:noProof/>
                <w:webHidden/>
              </w:rPr>
              <w:fldChar w:fldCharType="begin"/>
            </w:r>
            <w:r>
              <w:rPr>
                <w:noProof/>
                <w:webHidden/>
              </w:rPr>
              <w:instrText xml:space="preserve"> PAGEREF _Toc206743054 \h </w:instrText>
            </w:r>
            <w:r>
              <w:rPr>
                <w:noProof/>
                <w:webHidden/>
              </w:rPr>
            </w:r>
            <w:r>
              <w:rPr>
                <w:noProof/>
                <w:webHidden/>
              </w:rPr>
              <w:fldChar w:fldCharType="separate"/>
            </w:r>
            <w:r w:rsidR="00396121">
              <w:rPr>
                <w:noProof/>
                <w:webHidden/>
              </w:rPr>
              <w:t>4</w:t>
            </w:r>
            <w:r>
              <w:rPr>
                <w:noProof/>
                <w:webHidden/>
              </w:rPr>
              <w:fldChar w:fldCharType="end"/>
            </w:r>
          </w:hyperlink>
        </w:p>
        <w:p w14:paraId="469C17F0" w14:textId="4DF1C7C2" w:rsidR="008B5225" w:rsidRDefault="008B5225">
          <w:pPr>
            <w:pStyle w:val="TOC2"/>
            <w:tabs>
              <w:tab w:val="left" w:pos="960"/>
              <w:tab w:val="right" w:leader="dot" w:pos="9016"/>
            </w:tabs>
            <w:rPr>
              <w:noProof/>
              <w:kern w:val="2"/>
              <w:sz w:val="24"/>
              <w:szCs w:val="24"/>
              <w:lang w:eastAsia="en-ZA"/>
              <w14:ligatures w14:val="standardContextual"/>
            </w:rPr>
          </w:pPr>
          <w:hyperlink w:anchor="_Toc206743055" w:history="1">
            <w:r w:rsidRPr="00E50444">
              <w:rPr>
                <w:rStyle w:val="Hyperlink"/>
                <w:noProof/>
              </w:rPr>
              <w:t>3.3</w:t>
            </w:r>
            <w:r>
              <w:rPr>
                <w:noProof/>
                <w:kern w:val="2"/>
                <w:sz w:val="24"/>
                <w:szCs w:val="24"/>
                <w:lang w:eastAsia="en-ZA"/>
                <w14:ligatures w14:val="standardContextual"/>
              </w:rPr>
              <w:tab/>
            </w:r>
            <w:r w:rsidRPr="00E50444">
              <w:rPr>
                <w:rStyle w:val="Hyperlink"/>
                <w:noProof/>
              </w:rPr>
              <w:t>Wave Climate</w:t>
            </w:r>
            <w:r>
              <w:rPr>
                <w:noProof/>
                <w:webHidden/>
              </w:rPr>
              <w:tab/>
            </w:r>
            <w:r>
              <w:rPr>
                <w:noProof/>
                <w:webHidden/>
              </w:rPr>
              <w:fldChar w:fldCharType="begin"/>
            </w:r>
            <w:r>
              <w:rPr>
                <w:noProof/>
                <w:webHidden/>
              </w:rPr>
              <w:instrText xml:space="preserve"> PAGEREF _Toc206743055 \h </w:instrText>
            </w:r>
            <w:r>
              <w:rPr>
                <w:noProof/>
                <w:webHidden/>
              </w:rPr>
            </w:r>
            <w:r>
              <w:rPr>
                <w:noProof/>
                <w:webHidden/>
              </w:rPr>
              <w:fldChar w:fldCharType="separate"/>
            </w:r>
            <w:r w:rsidR="00396121">
              <w:rPr>
                <w:noProof/>
                <w:webHidden/>
              </w:rPr>
              <w:t>8</w:t>
            </w:r>
            <w:r>
              <w:rPr>
                <w:noProof/>
                <w:webHidden/>
              </w:rPr>
              <w:fldChar w:fldCharType="end"/>
            </w:r>
          </w:hyperlink>
        </w:p>
        <w:p w14:paraId="6D4F2308" w14:textId="607D54AE" w:rsidR="008B5225" w:rsidRDefault="008B5225">
          <w:pPr>
            <w:pStyle w:val="TOC2"/>
            <w:tabs>
              <w:tab w:val="left" w:pos="960"/>
              <w:tab w:val="right" w:leader="dot" w:pos="9016"/>
            </w:tabs>
            <w:rPr>
              <w:noProof/>
              <w:kern w:val="2"/>
              <w:sz w:val="24"/>
              <w:szCs w:val="24"/>
              <w:lang w:eastAsia="en-ZA"/>
              <w14:ligatures w14:val="standardContextual"/>
            </w:rPr>
          </w:pPr>
          <w:hyperlink w:anchor="_Toc206743056" w:history="1">
            <w:r w:rsidRPr="00E50444">
              <w:rPr>
                <w:rStyle w:val="Hyperlink"/>
                <w:noProof/>
              </w:rPr>
              <w:t>3.4</w:t>
            </w:r>
            <w:r>
              <w:rPr>
                <w:noProof/>
                <w:kern w:val="2"/>
                <w:sz w:val="24"/>
                <w:szCs w:val="24"/>
                <w:lang w:eastAsia="en-ZA"/>
                <w14:ligatures w14:val="standardContextual"/>
              </w:rPr>
              <w:tab/>
            </w:r>
            <w:r w:rsidRPr="00E50444">
              <w:rPr>
                <w:rStyle w:val="Hyperlink"/>
                <w:noProof/>
              </w:rPr>
              <w:t>Tides</w:t>
            </w:r>
            <w:r>
              <w:rPr>
                <w:noProof/>
                <w:webHidden/>
              </w:rPr>
              <w:tab/>
            </w:r>
            <w:r>
              <w:rPr>
                <w:noProof/>
                <w:webHidden/>
              </w:rPr>
              <w:fldChar w:fldCharType="begin"/>
            </w:r>
            <w:r>
              <w:rPr>
                <w:noProof/>
                <w:webHidden/>
              </w:rPr>
              <w:instrText xml:space="preserve"> PAGEREF _Toc206743056 \h </w:instrText>
            </w:r>
            <w:r>
              <w:rPr>
                <w:noProof/>
                <w:webHidden/>
              </w:rPr>
            </w:r>
            <w:r>
              <w:rPr>
                <w:noProof/>
                <w:webHidden/>
              </w:rPr>
              <w:fldChar w:fldCharType="separate"/>
            </w:r>
            <w:r w:rsidR="00396121">
              <w:rPr>
                <w:noProof/>
                <w:webHidden/>
              </w:rPr>
              <w:t>11</w:t>
            </w:r>
            <w:r>
              <w:rPr>
                <w:noProof/>
                <w:webHidden/>
              </w:rPr>
              <w:fldChar w:fldCharType="end"/>
            </w:r>
          </w:hyperlink>
        </w:p>
        <w:p w14:paraId="0FFFE9BD" w14:textId="62C10F28" w:rsidR="008B5225" w:rsidRDefault="008B5225">
          <w:pPr>
            <w:pStyle w:val="TOC2"/>
            <w:tabs>
              <w:tab w:val="left" w:pos="960"/>
              <w:tab w:val="right" w:leader="dot" w:pos="9016"/>
            </w:tabs>
            <w:rPr>
              <w:noProof/>
              <w:kern w:val="2"/>
              <w:sz w:val="24"/>
              <w:szCs w:val="24"/>
              <w:lang w:eastAsia="en-ZA"/>
              <w14:ligatures w14:val="standardContextual"/>
            </w:rPr>
          </w:pPr>
          <w:hyperlink w:anchor="_Toc206743057" w:history="1">
            <w:r w:rsidRPr="00E50444">
              <w:rPr>
                <w:rStyle w:val="Hyperlink"/>
                <w:noProof/>
              </w:rPr>
              <w:t>3.5</w:t>
            </w:r>
            <w:r>
              <w:rPr>
                <w:noProof/>
                <w:kern w:val="2"/>
                <w:sz w:val="24"/>
                <w:szCs w:val="24"/>
                <w:lang w:eastAsia="en-ZA"/>
                <w14:ligatures w14:val="standardContextual"/>
              </w:rPr>
              <w:tab/>
            </w:r>
            <w:r w:rsidRPr="00E50444">
              <w:rPr>
                <w:rStyle w:val="Hyperlink"/>
                <w:noProof/>
              </w:rPr>
              <w:t>Inertial Motion</w:t>
            </w:r>
            <w:r>
              <w:rPr>
                <w:noProof/>
                <w:webHidden/>
              </w:rPr>
              <w:tab/>
            </w:r>
            <w:r>
              <w:rPr>
                <w:noProof/>
                <w:webHidden/>
              </w:rPr>
              <w:fldChar w:fldCharType="begin"/>
            </w:r>
            <w:r>
              <w:rPr>
                <w:noProof/>
                <w:webHidden/>
              </w:rPr>
              <w:instrText xml:space="preserve"> PAGEREF _Toc206743057 \h </w:instrText>
            </w:r>
            <w:r>
              <w:rPr>
                <w:noProof/>
                <w:webHidden/>
              </w:rPr>
              <w:fldChar w:fldCharType="separate"/>
            </w:r>
            <w:r w:rsidR="00396121">
              <w:rPr>
                <w:b/>
                <w:bCs/>
                <w:noProof/>
                <w:webHidden/>
                <w:lang w:val="en-US"/>
              </w:rPr>
              <w:t>Error! Bookmark not defined.</w:t>
            </w:r>
            <w:r>
              <w:rPr>
                <w:noProof/>
                <w:webHidden/>
              </w:rPr>
              <w:fldChar w:fldCharType="end"/>
            </w:r>
          </w:hyperlink>
        </w:p>
        <w:p w14:paraId="67B6A6A3" w14:textId="02C4A97E" w:rsidR="008B5225" w:rsidRDefault="008B5225">
          <w:pPr>
            <w:pStyle w:val="TOC2"/>
            <w:tabs>
              <w:tab w:val="left" w:pos="960"/>
              <w:tab w:val="right" w:leader="dot" w:pos="9016"/>
            </w:tabs>
            <w:rPr>
              <w:noProof/>
              <w:kern w:val="2"/>
              <w:sz w:val="24"/>
              <w:szCs w:val="24"/>
              <w:lang w:eastAsia="en-ZA"/>
              <w14:ligatures w14:val="standardContextual"/>
            </w:rPr>
          </w:pPr>
          <w:hyperlink w:anchor="_Toc206743058" w:history="1">
            <w:r w:rsidRPr="00E50444">
              <w:rPr>
                <w:rStyle w:val="Hyperlink"/>
                <w:noProof/>
              </w:rPr>
              <w:t>3.6</w:t>
            </w:r>
            <w:r>
              <w:rPr>
                <w:noProof/>
                <w:kern w:val="2"/>
                <w:sz w:val="24"/>
                <w:szCs w:val="24"/>
                <w:lang w:eastAsia="en-ZA"/>
                <w14:ligatures w14:val="standardContextual"/>
              </w:rPr>
              <w:tab/>
            </w:r>
            <w:r w:rsidRPr="00E50444">
              <w:rPr>
                <w:rStyle w:val="Hyperlink"/>
                <w:noProof/>
              </w:rPr>
              <w:t>Large scale climate variability</w:t>
            </w:r>
            <w:r>
              <w:rPr>
                <w:noProof/>
                <w:webHidden/>
              </w:rPr>
              <w:tab/>
            </w:r>
            <w:r>
              <w:rPr>
                <w:noProof/>
                <w:webHidden/>
              </w:rPr>
              <w:fldChar w:fldCharType="begin"/>
            </w:r>
            <w:r>
              <w:rPr>
                <w:noProof/>
                <w:webHidden/>
              </w:rPr>
              <w:instrText xml:space="preserve"> PAGEREF _Toc206743058 \h </w:instrText>
            </w:r>
            <w:r>
              <w:rPr>
                <w:noProof/>
                <w:webHidden/>
              </w:rPr>
            </w:r>
            <w:r>
              <w:rPr>
                <w:noProof/>
                <w:webHidden/>
              </w:rPr>
              <w:fldChar w:fldCharType="separate"/>
            </w:r>
            <w:r w:rsidR="00396121">
              <w:rPr>
                <w:noProof/>
                <w:webHidden/>
              </w:rPr>
              <w:t>12</w:t>
            </w:r>
            <w:r>
              <w:rPr>
                <w:noProof/>
                <w:webHidden/>
              </w:rPr>
              <w:fldChar w:fldCharType="end"/>
            </w:r>
          </w:hyperlink>
        </w:p>
        <w:p w14:paraId="6523B725" w14:textId="1BCF646D" w:rsidR="008B5225" w:rsidRDefault="008B5225">
          <w:pPr>
            <w:pStyle w:val="TOC2"/>
            <w:tabs>
              <w:tab w:val="left" w:pos="960"/>
              <w:tab w:val="right" w:leader="dot" w:pos="9016"/>
            </w:tabs>
            <w:rPr>
              <w:noProof/>
              <w:kern w:val="2"/>
              <w:sz w:val="24"/>
              <w:szCs w:val="24"/>
              <w:lang w:eastAsia="en-ZA"/>
              <w14:ligatures w14:val="standardContextual"/>
            </w:rPr>
          </w:pPr>
          <w:hyperlink w:anchor="_Toc206743059" w:history="1">
            <w:r w:rsidRPr="00E50444">
              <w:rPr>
                <w:rStyle w:val="Hyperlink"/>
                <w:noProof/>
              </w:rPr>
              <w:t>3.7</w:t>
            </w:r>
            <w:r>
              <w:rPr>
                <w:noProof/>
                <w:kern w:val="2"/>
                <w:sz w:val="24"/>
                <w:szCs w:val="24"/>
                <w:lang w:eastAsia="en-ZA"/>
                <w14:ligatures w14:val="standardContextual"/>
              </w:rPr>
              <w:tab/>
            </w:r>
            <w:r w:rsidRPr="00E50444">
              <w:rPr>
                <w:rStyle w:val="Hyperlink"/>
                <w:noProof/>
              </w:rPr>
              <w:t>Thermal Structure</w:t>
            </w:r>
            <w:r>
              <w:rPr>
                <w:noProof/>
                <w:webHidden/>
              </w:rPr>
              <w:tab/>
            </w:r>
            <w:r>
              <w:rPr>
                <w:noProof/>
                <w:webHidden/>
              </w:rPr>
              <w:fldChar w:fldCharType="begin"/>
            </w:r>
            <w:r>
              <w:rPr>
                <w:noProof/>
                <w:webHidden/>
              </w:rPr>
              <w:instrText xml:space="preserve"> PAGEREF _Toc206743059 \h </w:instrText>
            </w:r>
            <w:r>
              <w:rPr>
                <w:noProof/>
                <w:webHidden/>
              </w:rPr>
            </w:r>
            <w:r>
              <w:rPr>
                <w:noProof/>
                <w:webHidden/>
              </w:rPr>
              <w:fldChar w:fldCharType="separate"/>
            </w:r>
            <w:r w:rsidR="00396121">
              <w:rPr>
                <w:noProof/>
                <w:webHidden/>
              </w:rPr>
              <w:t>13</w:t>
            </w:r>
            <w:r>
              <w:rPr>
                <w:noProof/>
                <w:webHidden/>
              </w:rPr>
              <w:fldChar w:fldCharType="end"/>
            </w:r>
          </w:hyperlink>
        </w:p>
        <w:p w14:paraId="2635F0EB" w14:textId="52031A6D" w:rsidR="008B5225" w:rsidRDefault="008B5225">
          <w:pPr>
            <w:pStyle w:val="TOC2"/>
            <w:tabs>
              <w:tab w:val="left" w:pos="960"/>
              <w:tab w:val="right" w:leader="dot" w:pos="9016"/>
            </w:tabs>
            <w:rPr>
              <w:noProof/>
              <w:kern w:val="2"/>
              <w:sz w:val="24"/>
              <w:szCs w:val="24"/>
              <w:lang w:eastAsia="en-ZA"/>
              <w14:ligatures w14:val="standardContextual"/>
            </w:rPr>
          </w:pPr>
          <w:hyperlink w:anchor="_Toc206743060" w:history="1">
            <w:r w:rsidRPr="00E50444">
              <w:rPr>
                <w:rStyle w:val="Hyperlink"/>
                <w:noProof/>
              </w:rPr>
              <w:t>3.8</w:t>
            </w:r>
            <w:r>
              <w:rPr>
                <w:noProof/>
                <w:kern w:val="2"/>
                <w:sz w:val="24"/>
                <w:szCs w:val="24"/>
                <w:lang w:eastAsia="en-ZA"/>
                <w14:ligatures w14:val="standardContextual"/>
              </w:rPr>
              <w:tab/>
            </w:r>
            <w:r w:rsidRPr="00E50444">
              <w:rPr>
                <w:rStyle w:val="Hyperlink"/>
                <w:noProof/>
              </w:rPr>
              <w:t>Circulation</w:t>
            </w:r>
            <w:r>
              <w:rPr>
                <w:noProof/>
                <w:webHidden/>
              </w:rPr>
              <w:tab/>
            </w:r>
            <w:r>
              <w:rPr>
                <w:noProof/>
                <w:webHidden/>
              </w:rPr>
              <w:fldChar w:fldCharType="begin"/>
            </w:r>
            <w:r>
              <w:rPr>
                <w:noProof/>
                <w:webHidden/>
              </w:rPr>
              <w:instrText xml:space="preserve"> PAGEREF _Toc206743060 \h </w:instrText>
            </w:r>
            <w:r>
              <w:rPr>
                <w:noProof/>
                <w:webHidden/>
              </w:rPr>
            </w:r>
            <w:r>
              <w:rPr>
                <w:noProof/>
                <w:webHidden/>
              </w:rPr>
              <w:fldChar w:fldCharType="separate"/>
            </w:r>
            <w:r w:rsidR="00396121">
              <w:rPr>
                <w:noProof/>
                <w:webHidden/>
              </w:rPr>
              <w:t>13</w:t>
            </w:r>
            <w:r>
              <w:rPr>
                <w:noProof/>
                <w:webHidden/>
              </w:rPr>
              <w:fldChar w:fldCharType="end"/>
            </w:r>
          </w:hyperlink>
        </w:p>
        <w:p w14:paraId="7E681F1D" w14:textId="62412A18" w:rsidR="008B5225" w:rsidRDefault="008B5225">
          <w:pPr>
            <w:pStyle w:val="TOC1"/>
            <w:tabs>
              <w:tab w:val="left" w:pos="480"/>
              <w:tab w:val="right" w:leader="dot" w:pos="9016"/>
            </w:tabs>
            <w:rPr>
              <w:noProof/>
              <w:kern w:val="2"/>
              <w:sz w:val="24"/>
              <w:szCs w:val="24"/>
              <w:lang w:eastAsia="en-ZA"/>
              <w14:ligatures w14:val="standardContextual"/>
            </w:rPr>
          </w:pPr>
          <w:hyperlink w:anchor="_Toc206743061" w:history="1">
            <w:r w:rsidRPr="00E50444">
              <w:rPr>
                <w:rStyle w:val="Hyperlink"/>
                <w:noProof/>
              </w:rPr>
              <w:t>4</w:t>
            </w:r>
            <w:r>
              <w:rPr>
                <w:noProof/>
                <w:kern w:val="2"/>
                <w:sz w:val="24"/>
                <w:szCs w:val="24"/>
                <w:lang w:eastAsia="en-ZA"/>
                <w14:ligatures w14:val="standardContextual"/>
              </w:rPr>
              <w:tab/>
            </w:r>
            <w:r w:rsidRPr="00E50444">
              <w:rPr>
                <w:rStyle w:val="Hyperlink"/>
                <w:noProof/>
              </w:rPr>
              <w:t>Bibliography</w:t>
            </w:r>
            <w:r>
              <w:rPr>
                <w:noProof/>
                <w:webHidden/>
              </w:rPr>
              <w:tab/>
            </w:r>
            <w:r>
              <w:rPr>
                <w:noProof/>
                <w:webHidden/>
              </w:rPr>
              <w:fldChar w:fldCharType="begin"/>
            </w:r>
            <w:r>
              <w:rPr>
                <w:noProof/>
                <w:webHidden/>
              </w:rPr>
              <w:instrText xml:space="preserve"> PAGEREF _Toc206743061 \h </w:instrText>
            </w:r>
            <w:r>
              <w:rPr>
                <w:noProof/>
                <w:webHidden/>
              </w:rPr>
            </w:r>
            <w:r>
              <w:rPr>
                <w:noProof/>
                <w:webHidden/>
              </w:rPr>
              <w:fldChar w:fldCharType="separate"/>
            </w:r>
            <w:r w:rsidR="00396121">
              <w:rPr>
                <w:noProof/>
                <w:webHidden/>
              </w:rPr>
              <w:t>17</w:t>
            </w:r>
            <w:r>
              <w:rPr>
                <w:noProof/>
                <w:webHidden/>
              </w:rPr>
              <w:fldChar w:fldCharType="end"/>
            </w:r>
          </w:hyperlink>
        </w:p>
        <w:p w14:paraId="126B7669" w14:textId="7B7EA121" w:rsidR="005B7236" w:rsidRDefault="005467D2" w:rsidP="005467D2">
          <w:pPr>
            <w:rPr>
              <w:b/>
              <w:bCs/>
            </w:rPr>
          </w:pPr>
          <w:r w:rsidRPr="0005502D">
            <w:rPr>
              <w:b/>
              <w:bCs/>
            </w:rPr>
            <w:fldChar w:fldCharType="end"/>
          </w:r>
        </w:p>
        <w:p w14:paraId="4A6DFA63" w14:textId="7C17BF2E" w:rsidR="005467D2" w:rsidRPr="005B7236" w:rsidRDefault="005B7236" w:rsidP="005467D2">
          <w:pPr>
            <w:rPr>
              <w:b/>
              <w:bCs/>
            </w:rPr>
          </w:pPr>
          <w:r>
            <w:rPr>
              <w:b/>
              <w:bCs/>
            </w:rPr>
            <w:br w:type="page"/>
          </w:r>
        </w:p>
      </w:sdtContent>
    </w:sdt>
    <w:p w14:paraId="30F2803C" w14:textId="439CBA44" w:rsidR="009720AD" w:rsidRDefault="000F1614" w:rsidP="006B38F7">
      <w:pPr>
        <w:pStyle w:val="Heading1"/>
      </w:pPr>
      <w:bookmarkStart w:id="0" w:name="_Toc206743050"/>
      <w:r>
        <w:rPr>
          <w:noProof/>
        </w:rPr>
        <w:lastRenderedPageBreak/>
        <mc:AlternateContent>
          <mc:Choice Requires="wpg">
            <w:drawing>
              <wp:anchor distT="0" distB="0" distL="114300" distR="114300" simplePos="0" relativeHeight="251666432" behindDoc="0" locked="0" layoutInCell="1" allowOverlap="1" wp14:anchorId="6EA29E43" wp14:editId="3A41017A">
                <wp:simplePos x="0" y="0"/>
                <wp:positionH relativeFrom="column">
                  <wp:posOffset>-702310</wp:posOffset>
                </wp:positionH>
                <wp:positionV relativeFrom="paragraph">
                  <wp:posOffset>605155</wp:posOffset>
                </wp:positionV>
                <wp:extent cx="2386800" cy="4391025"/>
                <wp:effectExtent l="19050" t="19050" r="13970" b="9525"/>
                <wp:wrapSquare wrapText="bothSides"/>
                <wp:docPr id="12394832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86800" cy="4391025"/>
                          <a:chOff x="0" y="0"/>
                          <a:chExt cx="2387600" cy="4390741"/>
                        </a:xfrm>
                      </wpg:grpSpPr>
                      <pic:pic xmlns:pic="http://schemas.openxmlformats.org/drawingml/2006/picture">
                        <pic:nvPicPr>
                          <pic:cNvPr id="572110850"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387600" cy="3791585"/>
                          </a:xfrm>
                          <a:prstGeom prst="rect">
                            <a:avLst/>
                          </a:prstGeom>
                          <a:ln>
                            <a:solidFill>
                              <a:schemeClr val="tx1"/>
                            </a:solidFill>
                          </a:ln>
                        </pic:spPr>
                      </pic:pic>
                      <wps:wsp>
                        <wps:cNvPr id="2061812273" name="Text Box 1"/>
                        <wps:cNvSpPr txBox="1"/>
                        <wps:spPr>
                          <a:xfrm>
                            <a:off x="0" y="3845311"/>
                            <a:ext cx="2387130" cy="545430"/>
                          </a:xfrm>
                          <a:prstGeom prst="rect">
                            <a:avLst/>
                          </a:prstGeom>
                          <a:solidFill>
                            <a:prstClr val="white"/>
                          </a:solidFill>
                          <a:ln>
                            <a:noFill/>
                          </a:ln>
                        </wps:spPr>
                        <wps:txbx>
                          <w:txbxContent>
                            <w:p w14:paraId="3CAE6EB9" w14:textId="1999E2C4"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396121">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A29E43" id="Group 11" o:spid="_x0000_s1026" style="position:absolute;left:0;text-align:left;margin-left:-55.3pt;margin-top:47.65pt;width:187.95pt;height:345.75pt;z-index:251666432;mso-width-relative:margin;mso-height-relative:margin" coordsize="23876,439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3876;height:3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" stroked="t" strokecolor="black [3213]">
                  <v:imagedata r:id="rId9" o:title=""/>
                  <v:path arrowok="t"/>
                </v:shape>
                <v:shapetype id="_x0000_t202" coordsize="21600,21600" o:spt="202" path="m,l,21600r21600,l21600,xe">
                  <v:stroke joinstyle="miter"/>
                  <v:path gradientshapeok="t" o:connecttype="rect"/>
                </v:shapetype>
                <v:shape id="Text Box 1" o:spid="_x0000_s1028" type="#_x0000_t202" style="position:absolute;top:38453;width:23871;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" stroked="f">
                  <v:textbox style="mso-fit-shape-to-text:t" inset="0,0,0,0">
                    <w:txbxContent>
                      <w:p w14:paraId="3CAE6EB9" w14:textId="1999E2C4" w:rsidR="000F1614" w:rsidRPr="0079785F" w:rsidRDefault="000F1614" w:rsidP="000F1614">
                        <w:pPr>
                          <w:pStyle w:val="Caption"/>
                          <w:rPr>
                            <w:b/>
                            <w:bCs/>
                            <w:smallCaps/>
                            <w:noProof/>
                            <w:color w:val="000000" w:themeColor="text1"/>
                            <w:sz w:val="36"/>
                            <w:szCs w:val="36"/>
                          </w:rPr>
                        </w:pPr>
                        <w:r>
                          <w:t xml:space="preserve">Figure </w:t>
                        </w:r>
                        <w:fldSimple w:instr=" SEQ Figure \* ARABIC ">
                          <w:r w:rsidR="00396121">
                            <w:rPr>
                              <w:noProof/>
                            </w:rPr>
                            <w:t>1</w:t>
                          </w:r>
                        </w:fldSimple>
                        <w:r>
                          <w:t xml:space="preserve">) Map of False Bay and the Cape Peninsula drawn by Simon van der Stel in 1687 </w:t>
                        </w:r>
                        <w:r w:rsidR="00EF501C">
                          <w:t>(From</w:t>
                        </w:r>
                        <w:r w:rsidR="00EF501C" w:rsidRPr="00EF501C">
                          <w:rPr>
                            <w:rFonts w:ascii="Aptos" w:hAnsi="Aptos" w:cs="Times New Roman"/>
                            <w:i w:val="0"/>
                            <w:iCs w:val="0"/>
                            <w:color w:val="auto"/>
                            <w:sz w:val="22"/>
                            <w:szCs w:val="22"/>
                          </w:rPr>
                          <w:t xml:space="preserve"> </w:t>
                        </w:r>
                        <w:r w:rsidR="00EF501C" w:rsidRPr="00EF501C">
                          <w:t>Gründlingh and Largier, 1988</w:t>
                        </w:r>
                        <w:r w:rsidR="00EF501C">
                          <w:t>).</w:t>
                        </w:r>
                      </w:p>
                    </w:txbxContent>
                  </v:textbox>
                </v:shape>
                <w10:wrap type="square"/>
              </v:group>
            </w:pict>
          </mc:Fallback>
        </mc:AlternateContent>
      </w:r>
      <w:r w:rsidR="006B38F7">
        <w:t>History of False Bay</w:t>
      </w:r>
      <w:bookmarkEnd w:id="0"/>
    </w:p>
    <w:p w14:paraId="21274FF5" w14:textId="4533E2BB" w:rsidR="00246DD6" w:rsidRDefault="0096048E" w:rsidP="006B38F7">
      <w:r>
        <w:t>T</w:t>
      </w:r>
      <w:r w:rsidR="00040675">
        <w:t>he Cape of Good Hope</w:t>
      </w:r>
      <w:r w:rsidR="00C67F14">
        <w:t xml:space="preserve"> (Cape Point)</w:t>
      </w:r>
      <w:r w:rsidR="00040675">
        <w:t xml:space="preserve"> </w:t>
      </w:r>
      <w:r w:rsidR="00152B7F">
        <w:t>is one of the most</w:t>
      </w:r>
      <w:r w:rsidR="005E430E">
        <w:t xml:space="preserve"> distinguished </w:t>
      </w:r>
      <w:r w:rsidR="005B09A7">
        <w:t xml:space="preserve">capes in maritime history and was </w:t>
      </w:r>
      <w:r w:rsidR="00C67F14">
        <w:t xml:space="preserve">first </w:t>
      </w:r>
      <w:r w:rsidR="005B09A7">
        <w:t xml:space="preserve">named </w:t>
      </w:r>
      <w:r w:rsidR="00C67F14" w:rsidRPr="00C67F14">
        <w:rPr>
          <w:i/>
          <w:iCs/>
          <w:lang w:val="pt-PT"/>
        </w:rPr>
        <w:t>Cabo das tempestades</w:t>
      </w:r>
      <w:r w:rsidR="00C67F14">
        <w:rPr>
          <w:i/>
          <w:iCs/>
          <w:lang w:val="pt-PT"/>
        </w:rPr>
        <w:t xml:space="preserve"> (Cape of Storms) </w:t>
      </w:r>
      <w:r w:rsidR="00CD7074">
        <w:t xml:space="preserve">by the </w:t>
      </w:r>
      <w:r w:rsidR="00FC38B9">
        <w:t xml:space="preserve">Portuguese explorer </w:t>
      </w:r>
      <w:r w:rsidR="00C66193" w:rsidRPr="00C66193">
        <w:t>Bartolomeu Dias</w:t>
      </w:r>
      <w:r w:rsidR="00C66193">
        <w:t xml:space="preserve"> </w:t>
      </w:r>
      <w:r w:rsidR="00944739">
        <w:t>in 1488</w:t>
      </w:r>
      <w:r w:rsidR="00CD1FFB">
        <w:t xml:space="preserve"> </w:t>
      </w:r>
      <w:r w:rsidR="00CD1FFB">
        <w:fldChar w:fldCharType="begin"/>
      </w:r>
      <w:r w:rsidR="00CD1FFB">
        <w:instrText xml:space="preserve"> ADDIN ZOTERO_ITEM CSL_CITATION {"citationID":"oHa3Ju98","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944739">
        <w:t xml:space="preserve">. </w:t>
      </w:r>
      <w:r w:rsidR="00645670" w:rsidRPr="00645670">
        <w:t xml:space="preserve">Later, King John II of Portugal renamed it </w:t>
      </w:r>
      <w:r w:rsidR="00645670">
        <w:rPr>
          <w:i/>
          <w:iCs/>
        </w:rPr>
        <w:t>Cabo de Boa Esperanza</w:t>
      </w:r>
      <w:r w:rsidR="00645670" w:rsidRPr="00645670">
        <w:t xml:space="preserve"> </w:t>
      </w:r>
      <w:r w:rsidR="00645670">
        <w:t>“</w:t>
      </w:r>
      <w:r w:rsidR="00645670" w:rsidRPr="00645670">
        <w:t>Cape of Good Hope</w:t>
      </w:r>
      <w:r w:rsidR="00645670">
        <w:t>”</w:t>
      </w:r>
      <w:r w:rsidR="00645670" w:rsidRPr="00645670">
        <w:t xml:space="preserve"> to reflect the optimism about a new sea route to the East</w:t>
      </w:r>
      <w:r w:rsidR="00645670">
        <w:t xml:space="preserve"> </w:t>
      </w:r>
      <w:r w:rsidR="006E2EA1">
        <w:fldChar w:fldCharType="begin"/>
      </w:r>
      <w:r w:rsidR="006E2EA1">
        <w:instrText xml:space="preserve"> ADDIN ZOTERO_ITEM CSL_CITATION {"citationID":"UGU3miBF","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6E2EA1">
        <w:fldChar w:fldCharType="separate"/>
      </w:r>
      <w:r w:rsidR="006E2EA1" w:rsidRPr="006E2EA1">
        <w:rPr>
          <w:rFonts w:ascii="Aptos" w:hAnsi="Aptos"/>
        </w:rPr>
        <w:t>(Burman, 1977)</w:t>
      </w:r>
      <w:r w:rsidR="006E2EA1">
        <w:fldChar w:fldCharType="end"/>
      </w:r>
      <w:r w:rsidR="00645670" w:rsidRPr="00645670">
        <w:t>.</w:t>
      </w:r>
      <w:r w:rsidR="006E2EA1">
        <w:t xml:space="preserve"> </w:t>
      </w:r>
      <w:r w:rsidR="00C7152A">
        <w:t>The establishment of a new trade route</w:t>
      </w:r>
      <w:r w:rsidR="00A5322C">
        <w:t xml:space="preserve"> caused an influx of ship traffic</w:t>
      </w:r>
      <w:r w:rsidR="000E3706">
        <w:t xml:space="preserve"> around the Point</w:t>
      </w:r>
      <w:r w:rsidR="00A605DE">
        <w:t xml:space="preserve"> </w:t>
      </w:r>
    </w:p>
    <w:p w14:paraId="48B5EB67" w14:textId="55363851" w:rsidR="006B38F7" w:rsidRDefault="00CC1BA8" w:rsidP="006B38F7">
      <w:r>
        <w:t>H</w:t>
      </w:r>
      <w:r w:rsidR="00D32618">
        <w:t xml:space="preserve">eedless sailors mistook </w:t>
      </w:r>
      <w:r>
        <w:t xml:space="preserve">Cape Hangklip for Cape Point </w:t>
      </w:r>
      <w:r w:rsidR="00DD3ADE">
        <w:t>while sailing</w:t>
      </w:r>
      <w:r>
        <w:t xml:space="preserve"> westward</w:t>
      </w:r>
      <w:r w:rsidR="00F56814">
        <w:t xml:space="preserve"> on their journey back to Europe. </w:t>
      </w:r>
      <w:r w:rsidR="00DD3ADE">
        <w:t>Th</w:t>
      </w:r>
      <w:r w:rsidR="00A252FE">
        <w:t xml:space="preserve">ese unfortunate men found themselves in the bay with no northward </w:t>
      </w:r>
      <w:r w:rsidR="007744ED">
        <w:t>thoroughfare.</w:t>
      </w:r>
      <w:r w:rsidR="00A252FE">
        <w:t xml:space="preserve"> </w:t>
      </w:r>
      <w:r w:rsidR="000005AD">
        <w:t xml:space="preserve">Following from </w:t>
      </w:r>
      <w:r w:rsidR="007744ED">
        <w:t>this,</w:t>
      </w:r>
      <w:r w:rsidR="000005AD">
        <w:t xml:space="preserve"> the second cape to the east (Cape Hangklip) was </w:t>
      </w:r>
      <w:r w:rsidR="001B076C">
        <w:t xml:space="preserve">called </w:t>
      </w:r>
      <w:r w:rsidR="001B076C" w:rsidRPr="00656FCB">
        <w:rPr>
          <w:i/>
          <w:iCs/>
        </w:rPr>
        <w:t xml:space="preserve">Cabo </w:t>
      </w:r>
      <w:r w:rsidR="00682C9D" w:rsidRPr="00656FCB">
        <w:rPr>
          <w:i/>
          <w:iCs/>
        </w:rPr>
        <w:t>Falso</w:t>
      </w:r>
      <w:r w:rsidR="00682C9D">
        <w:t xml:space="preserve"> (the false cape). </w:t>
      </w:r>
      <w:r w:rsidR="007A455F">
        <w:t xml:space="preserve">Hence the </w:t>
      </w:r>
      <w:r w:rsidR="003329D8">
        <w:t xml:space="preserve">bay was known as </w:t>
      </w:r>
      <w:r w:rsidR="003329D8" w:rsidRPr="00656FCB">
        <w:rPr>
          <w:i/>
          <w:iCs/>
        </w:rPr>
        <w:t xml:space="preserve">Golfo de </w:t>
      </w:r>
      <w:r w:rsidR="007744ED">
        <w:rPr>
          <w:i/>
          <w:iCs/>
        </w:rPr>
        <w:t>Falso,</w:t>
      </w:r>
      <w:r w:rsidR="003329D8">
        <w:t xml:space="preserve"> and </w:t>
      </w:r>
      <w:r w:rsidR="00010951">
        <w:t xml:space="preserve">the first description of the bay was given by Antonio de Saldanha </w:t>
      </w:r>
      <w:r w:rsidR="00AD230C">
        <w:t xml:space="preserve">in 1503, </w:t>
      </w:r>
      <w:r w:rsidR="007744ED">
        <w:t>after</w:t>
      </w:r>
      <w:r w:rsidR="00AD230C">
        <w:t xml:space="preserve"> which it appeared on world maps</w:t>
      </w:r>
      <w:r w:rsidR="00A92861">
        <w:t xml:space="preserve"> </w:t>
      </w:r>
      <w:r w:rsidR="00CD1FFB">
        <w:fldChar w:fldCharType="begin"/>
      </w:r>
      <w:r w:rsidR="00CD1FFB">
        <w:instrText xml:space="preserve"> ADDIN ZOTERO_ITEM CSL_CITATION {"citationID":"vUaHdzKG","properties":{"formattedCitation":"(Burman, 1977)","plainCitation":"(Burman, 1977)","noteIndex":0},"citationItems":[{"id":957,"uris":["http://zotero.org/users/14070386/items/RFYI9G28"],"itemData":{"id":957,"type":"book","event-place":"Cape Town, Pretoria","ISBN":"978-0-7981-0777-8","language":"eng","number-of-pages":"181","publisher":"Human &amp; Rousseau Publ","publisher-place":"Cape Town, Pretoria","source":"K10plus ISBN","title":"The false bay story","author":[{"family":"Burman","given":"Jose"}],"issued":{"date-parts":[["1977"]]}}}],"schema":"https://github.com/citation-style-language/schema/raw/master/csl-citation.json"} </w:instrText>
      </w:r>
      <w:r w:rsidR="00CD1FFB">
        <w:fldChar w:fldCharType="separate"/>
      </w:r>
      <w:r w:rsidR="00CD1FFB" w:rsidRPr="00CD1FFB">
        <w:rPr>
          <w:rFonts w:ascii="Aptos" w:hAnsi="Aptos"/>
        </w:rPr>
        <w:t>(Burman, 1977)</w:t>
      </w:r>
      <w:r w:rsidR="00CD1FFB">
        <w:fldChar w:fldCharType="end"/>
      </w:r>
      <w:r w:rsidR="00AD230C">
        <w:t xml:space="preserve">. </w:t>
      </w:r>
    </w:p>
    <w:p w14:paraId="68AE2D41" w14:textId="4DB3541A" w:rsidR="00E27BDC" w:rsidRPr="00462529" w:rsidRDefault="00827BD9" w:rsidP="006B38F7">
      <w:r>
        <w:t xml:space="preserve">The history of False Bay </w:t>
      </w:r>
      <w:r w:rsidR="000675B7">
        <w:t xml:space="preserve">is far too long to attempt to </w:t>
      </w:r>
      <w:r w:rsidR="007744ED">
        <w:t>summarise</w:t>
      </w:r>
      <w:r w:rsidR="000675B7">
        <w:t xml:space="preserve"> here.</w:t>
      </w:r>
      <w:r w:rsidR="00436248">
        <w:t xml:space="preserve"> Shell middens near</w:t>
      </w:r>
      <w:r w:rsidR="0026415C">
        <w:t xml:space="preserve"> the northwestern shores </w:t>
      </w:r>
      <w:r w:rsidR="007744ED">
        <w:t>bear</w:t>
      </w:r>
      <w:r w:rsidR="0026415C">
        <w:t xml:space="preserve"> </w:t>
      </w:r>
      <w:r w:rsidR="007414E0">
        <w:t xml:space="preserve">evidence that </w:t>
      </w:r>
      <w:r w:rsidR="00416A74">
        <w:t xml:space="preserve">Khoisan hunter-gatherers have exploited the bay for over 10 000 years’ </w:t>
      </w:r>
      <w:r w:rsidR="00416A74">
        <w:fldChar w:fldCharType="begin"/>
      </w:r>
      <w:r w:rsidR="00416A74">
        <w:instrText xml:space="preserve"> ADDIN ZOTERO_ITEM CSL_CITATION {"citationID":"saeq7Mci","properties":{"formattedCitation":"(Goodwin and Peers, 1953)","plainCitation":"(Goodwin and Peers, 1953)","noteIndex":0},"citationItems":[{"id":959,"uris":["http://zotero.org/users/14070386/items/JRQEX6ME"],"itemData":{"id":959,"type":"article-journal","container-title":"The South African Archaeological Bulletin","DOI":"10.2307/3887014","ISSN":"00381969","issue":"31","journalAbbreviation":"The South African Archaeological Bulletin","page":"59","source":"DOI.org (Crossref)","title":"Two Caves at Kalk Bay, Cape Peninsula","volume":"8","author":[{"family":"Goodwin","given":"A. J. H."},{"family":"Peers","given":"B."}],"issued":{"date-parts":[["1953",9]]}}}],"schema":"https://github.com/citation-style-language/schema/raw/master/csl-citation.json"} </w:instrText>
      </w:r>
      <w:r w:rsidR="00416A74">
        <w:fldChar w:fldCharType="separate"/>
      </w:r>
      <w:r w:rsidR="00416A74" w:rsidRPr="00416A74">
        <w:rPr>
          <w:rFonts w:ascii="Aptos" w:hAnsi="Aptos"/>
        </w:rPr>
        <w:t>(Goodwin and Peers, 1953)</w:t>
      </w:r>
      <w:r w:rsidR="00416A74">
        <w:fldChar w:fldCharType="end"/>
      </w:r>
      <w:r w:rsidR="00416A74">
        <w:t>.</w:t>
      </w:r>
      <w:r w:rsidR="000675B7">
        <w:t xml:space="preserve"> The first </w:t>
      </w:r>
      <w:r w:rsidR="006D2EE0">
        <w:t xml:space="preserve">maritime </w:t>
      </w:r>
      <w:r w:rsidR="006F61A9">
        <w:t xml:space="preserve">campaign to </w:t>
      </w:r>
      <w:r w:rsidR="003B4CCA">
        <w:t>chart False Bay</w:t>
      </w:r>
      <w:r w:rsidR="00656FCB">
        <w:t xml:space="preserve"> was attempted </w:t>
      </w:r>
      <w:r w:rsidR="00EE3B65">
        <w:t xml:space="preserve">in 1672 </w:t>
      </w:r>
      <w:r w:rsidR="00656FCB">
        <w:t xml:space="preserve">by the crew of </w:t>
      </w:r>
      <w:r w:rsidR="00EE3B65">
        <w:t xml:space="preserve">a Dutch </w:t>
      </w:r>
      <w:r w:rsidR="007744ED">
        <w:t>warship,</w:t>
      </w:r>
      <w:r w:rsidR="00656FCB">
        <w:t xml:space="preserve"> </w:t>
      </w:r>
      <w:r w:rsidR="00656FCB" w:rsidRPr="00462529">
        <w:rPr>
          <w:i/>
          <w:iCs/>
        </w:rPr>
        <w:t>Goudvinck</w:t>
      </w:r>
      <w:r w:rsidR="00462529">
        <w:rPr>
          <w:i/>
          <w:iCs/>
        </w:rPr>
        <w:t xml:space="preserve"> </w:t>
      </w:r>
      <w:r w:rsidR="00407C65">
        <w:fldChar w:fldCharType="begin"/>
      </w:r>
      <w:r w:rsidR="00407C65">
        <w:instrText xml:space="preserve"> ADDIN ZOTERO_ITEM CSL_CITATION {"citationID":"vcC7l3XY","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407C65">
        <w:fldChar w:fldCharType="separate"/>
      </w:r>
      <w:r w:rsidR="00407C65" w:rsidRPr="00407C65">
        <w:rPr>
          <w:rFonts w:ascii="Aptos" w:hAnsi="Aptos" w:cs="Times New Roman"/>
        </w:rPr>
        <w:t>(Gründlingh and Largier, 1988)</w:t>
      </w:r>
      <w:r w:rsidR="00407C65">
        <w:fldChar w:fldCharType="end"/>
      </w:r>
      <w:r w:rsidR="00EE3B65">
        <w:t xml:space="preserve">. This was </w:t>
      </w:r>
      <w:r w:rsidR="007744ED">
        <w:t>unsuccessful,</w:t>
      </w:r>
      <w:r w:rsidR="00407C65">
        <w:t xml:space="preserve"> as the ship was </w:t>
      </w:r>
      <w:r w:rsidR="00252C84">
        <w:t xml:space="preserve">called to wage war with England and France. </w:t>
      </w:r>
      <w:r w:rsidR="00D02F10">
        <w:t>Simon van der Stel, the first governor of the former Dutch Cape Colony</w:t>
      </w:r>
      <w:r w:rsidR="000F26B3">
        <w:t xml:space="preserve">, recorded the depth </w:t>
      </w:r>
      <w:r w:rsidR="00462529">
        <w:t xml:space="preserve">measurements of False Bay onboard </w:t>
      </w:r>
      <w:r w:rsidR="00462529">
        <w:rPr>
          <w:i/>
          <w:iCs/>
        </w:rPr>
        <w:t>De Noord</w:t>
      </w:r>
      <w:r w:rsidR="00462529">
        <w:t xml:space="preserve"> in </w:t>
      </w:r>
      <w:r w:rsidR="00BD6441">
        <w:t>1687</w:t>
      </w:r>
      <w:r w:rsidR="00226A3A">
        <w:t xml:space="preserve"> </w:t>
      </w:r>
      <w:r w:rsidR="00226A3A">
        <w:fldChar w:fldCharType="begin"/>
      </w:r>
      <w:r w:rsidR="00226A3A">
        <w:instrText xml:space="preserve"> ADDIN ZOTERO_ITEM CSL_CITATION {"citationID":"4kkI4nEr","properties":{"formattedCitation":"(Gr\\uc0\\u252{}ndlingh and Largier, 1988)","plainCitation":"(Gründlingh and Largier, 1988)","noteIndex":0},"citationItems":[{"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schema":"https://github.com/citation-style-language/schema/raw/master/csl-citation.json"} </w:instrText>
      </w:r>
      <w:r w:rsidR="00226A3A">
        <w:fldChar w:fldCharType="separate"/>
      </w:r>
      <w:r w:rsidR="00226A3A" w:rsidRPr="00226A3A">
        <w:rPr>
          <w:rFonts w:ascii="Aptos" w:hAnsi="Aptos" w:cs="Times New Roman"/>
        </w:rPr>
        <w:t>(</w:t>
      </w:r>
      <w:bookmarkStart w:id="1" w:name="_Hlk206664544"/>
      <w:r w:rsidR="00226A3A" w:rsidRPr="00226A3A">
        <w:rPr>
          <w:rFonts w:ascii="Aptos" w:hAnsi="Aptos" w:cs="Times New Roman"/>
        </w:rPr>
        <w:t>Gründlingh and Largier, 1988</w:t>
      </w:r>
      <w:bookmarkEnd w:id="1"/>
      <w:r w:rsidR="00226A3A" w:rsidRPr="00226A3A">
        <w:rPr>
          <w:rFonts w:ascii="Aptos" w:hAnsi="Aptos" w:cs="Times New Roman"/>
        </w:rPr>
        <w:t>)</w:t>
      </w:r>
      <w:r w:rsidR="00226A3A">
        <w:fldChar w:fldCharType="end"/>
      </w:r>
      <w:r w:rsidR="00226A3A">
        <w:t>. The rough chart by the govern</w:t>
      </w:r>
      <w:r w:rsidR="00E27BDC">
        <w:t>or is included (Fig. 1).</w:t>
      </w:r>
    </w:p>
    <w:p w14:paraId="5E6752D5" w14:textId="6B17CC4B" w:rsidR="00A11923" w:rsidRPr="00A11923" w:rsidRDefault="001F5F67" w:rsidP="00A11923">
      <w:pPr>
        <w:pStyle w:val="Heading1"/>
      </w:pPr>
      <w:bookmarkStart w:id="2" w:name="_Toc206743051"/>
      <w:r w:rsidRPr="0005502D">
        <w:t>Surrounding Waters – Regional influences</w:t>
      </w:r>
      <w:bookmarkEnd w:id="2"/>
    </w:p>
    <w:p w14:paraId="28EF3973" w14:textId="19F012B1" w:rsidR="00F23AF2" w:rsidRDefault="000E45AC" w:rsidP="0019423F">
      <w:r>
        <w:t>Cape Point, and by extension F</w:t>
      </w:r>
      <w:r w:rsidR="00B8372B">
        <w:t xml:space="preserve">alse Bay, forms the western extremity of the Western Agulhas Bank (WAB) </w:t>
      </w:r>
      <w:r w:rsidR="00B8372B">
        <w:fldChar w:fldCharType="begin"/>
      </w:r>
      <w:r w:rsidR="00B8372B">
        <w:instrText xml:space="preserve"> ADDIN ZOTERO_ITEM CSL_CITATION {"citationID":"zmQfxMEF","properties":{"formattedCitation":"(Isaac, 1937; Largier et al., 1992)","plainCitation":"(Isaac, 1937; Largier et al., 1992)","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B8372B">
        <w:fldChar w:fldCharType="separate"/>
      </w:r>
      <w:r w:rsidR="00B8372B" w:rsidRPr="00B8372B">
        <w:rPr>
          <w:rFonts w:ascii="Aptos" w:hAnsi="Aptos"/>
        </w:rPr>
        <w:t>(Isaac, 1937; Largier et al., 1992)</w:t>
      </w:r>
      <w:r w:rsidR="00B8372B">
        <w:fldChar w:fldCharType="end"/>
      </w:r>
      <w:r w:rsidR="004E219B">
        <w:t xml:space="preserve">. </w:t>
      </w:r>
      <w:r w:rsidR="004E178A">
        <w:t xml:space="preserve">The WAB is a transitional shelf </w:t>
      </w:r>
      <w:r w:rsidR="00391E51">
        <w:t xml:space="preserve">region </w:t>
      </w:r>
      <w:r w:rsidR="008442B1">
        <w:t xml:space="preserve">which </w:t>
      </w:r>
      <w:r w:rsidR="00391E51">
        <w:t xml:space="preserve">has been divided into three subregions </w:t>
      </w:r>
      <w:r w:rsidR="009A300A">
        <w:t>by Largier et al. (1992), namely</w:t>
      </w:r>
      <w:r w:rsidR="007744ED">
        <w:t xml:space="preserve"> the</w:t>
      </w:r>
      <w:r w:rsidR="009A300A">
        <w:t xml:space="preserve"> coastal region</w:t>
      </w:r>
      <w:r w:rsidR="00F415FB">
        <w:t xml:space="preserve">, </w:t>
      </w:r>
      <w:r w:rsidR="00464B63">
        <w:t>the mid-shelf</w:t>
      </w:r>
      <w:r w:rsidR="00F415FB">
        <w:t xml:space="preserve"> region</w:t>
      </w:r>
      <w:r w:rsidR="00464B63">
        <w:t>,</w:t>
      </w:r>
      <w:r w:rsidR="00C81132">
        <w:t xml:space="preserve"> and the shelf-edge region. </w:t>
      </w:r>
      <w:r w:rsidR="00CE7547">
        <w:t>The lack of correlation between currents and temperature</w:t>
      </w:r>
      <w:r w:rsidR="002F297F">
        <w:t>s</w:t>
      </w:r>
      <w:r w:rsidR="00427C43">
        <w:t xml:space="preserve">, </w:t>
      </w:r>
      <w:r w:rsidR="0097049A">
        <w:t>found during the Western Agulhas</w:t>
      </w:r>
      <w:r w:rsidR="00427C43">
        <w:t xml:space="preserve"> Shelf Processes (WASP) experiments,</w:t>
      </w:r>
      <w:r w:rsidR="002F297F">
        <w:t xml:space="preserve"> in these subregions </w:t>
      </w:r>
      <w:r w:rsidR="00464B63">
        <w:t>suggests</w:t>
      </w:r>
      <w:r w:rsidR="002F297F">
        <w:t xml:space="preserve"> that they function somewhat independently</w:t>
      </w:r>
      <w:r w:rsidR="00427C43">
        <w:t xml:space="preserve"> </w:t>
      </w:r>
      <w:r w:rsidR="00427C43">
        <w:fldChar w:fldCharType="begin"/>
      </w:r>
      <w:r w:rsidR="00427C43">
        <w:instrText xml:space="preserve"> ADDIN ZOTERO_ITEM CSL_CITATION {"citationID":"xPtPShZe","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7C43">
        <w:fldChar w:fldCharType="separate"/>
      </w:r>
      <w:r w:rsidR="00427C43" w:rsidRPr="00427C43">
        <w:rPr>
          <w:rFonts w:ascii="Aptos" w:hAnsi="Aptos"/>
        </w:rPr>
        <w:t>(Largier et al., 1992)</w:t>
      </w:r>
      <w:r w:rsidR="00427C43">
        <w:fldChar w:fldCharType="end"/>
      </w:r>
      <w:r w:rsidR="00427C43">
        <w:t xml:space="preserve">. </w:t>
      </w:r>
    </w:p>
    <w:p w14:paraId="2FD28AD4" w14:textId="776894A9" w:rsidR="00ED69AB" w:rsidRDefault="0059246D" w:rsidP="0019423F">
      <w:r>
        <w:t xml:space="preserve">The shelf narrows dramatically toward Cape </w:t>
      </w:r>
      <w:r w:rsidR="00464B63">
        <w:t>Point,</w:t>
      </w:r>
      <w:r>
        <w:t xml:space="preserve"> </w:t>
      </w:r>
      <w:r w:rsidR="008507FC">
        <w:t xml:space="preserve">and the </w:t>
      </w:r>
      <w:r w:rsidR="001E70AB">
        <w:t>coastal and shelf-edge frontal systems merge</w:t>
      </w:r>
      <w:r w:rsidR="00E1210F">
        <w:t xml:space="preserve"> </w:t>
      </w:r>
      <w:r w:rsidR="005F2D8F">
        <w:t>and are observed as a</w:t>
      </w:r>
      <w:r w:rsidR="00FD7394">
        <w:t xml:space="preserve">n intense front </w:t>
      </w:r>
      <w:r w:rsidR="00FF5012">
        <w:t>and jet</w:t>
      </w:r>
      <w:r w:rsidR="00BE2EE2">
        <w:t xml:space="preserve"> named the Good</w:t>
      </w:r>
      <w:r w:rsidR="005B0CAC">
        <w:t xml:space="preserve"> H</w:t>
      </w:r>
      <w:r w:rsidR="00BE2EE2">
        <w:t>ope</w:t>
      </w:r>
      <w:r w:rsidR="005B0CAC">
        <w:t xml:space="preserve"> Jet</w:t>
      </w:r>
      <w:r w:rsidR="00FF5012">
        <w:t xml:space="preserve"> </w:t>
      </w:r>
      <w:r w:rsidR="00E1210F">
        <w:fldChar w:fldCharType="begin"/>
      </w:r>
      <w:r w:rsidR="00C8290A">
        <w:instrText xml:space="preserve"> ADDIN ZOTERO_ITEM CSL_CITATION {"citationID":"zWY7BTOK","properties":{"formattedCitation":"(Bang and Andrews, 1974)","plainCitation":"(Bang and Andrews, 1974)","noteIndex":0},"citationItems":[{"id":962,"uris":["http://zotero.org/users/14070386/items/49DWZJZH"],"itemData":{"id":962,"type":"article-journal","container-title":"Journal of Marine Research","issue":"3","source":"COinS","title":"Direct current measurements of a shelf-edge frontal jet in the southern Benguela system","URL":"https://elischolar.library.yale.edu/journal_of_marine_research/1299","volume":"32","author":[{"family":"Bang","given":"N."},{"family":"Andrews","given":"W."}],"issued":{"date-parts":[["1974",1,1]]}}}],"schema":"https://github.com/citation-style-language/schema/raw/master/csl-citation.json"} </w:instrText>
      </w:r>
      <w:r w:rsidR="00E1210F">
        <w:fldChar w:fldCharType="separate"/>
      </w:r>
      <w:r w:rsidR="00C8290A" w:rsidRPr="00C8290A">
        <w:rPr>
          <w:rFonts w:ascii="Aptos" w:hAnsi="Aptos"/>
        </w:rPr>
        <w:t>(Bang and Andrews, 1974)</w:t>
      </w:r>
      <w:r w:rsidR="00E1210F">
        <w:fldChar w:fldCharType="end"/>
      </w:r>
      <w:r w:rsidR="00E1210F">
        <w:t xml:space="preserve">. </w:t>
      </w:r>
      <w:r w:rsidR="00B713EE">
        <w:t xml:space="preserve">A set </w:t>
      </w:r>
      <w:r w:rsidR="008C0C48">
        <w:t xml:space="preserve">of boundary conditions must operate </w:t>
      </w:r>
      <w:r w:rsidR="004236D8">
        <w:t xml:space="preserve">near the mouth of the bay, especially near Cape Point </w:t>
      </w:r>
      <w:r w:rsidR="004236D8">
        <w:fldChar w:fldCharType="begin"/>
      </w:r>
      <w:r w:rsidR="004236D8">
        <w:instrText xml:space="preserve"> ADDIN ZOTERO_ITEM CSL_CITATION {"citationID":"MAXXKAbD","properties":{"formattedCitation":"(Largier et al., 1992)","plainCitation":"(Largier et al., 1992)","noteIndex":0},"citationItems":[{"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4236D8">
        <w:fldChar w:fldCharType="separate"/>
      </w:r>
      <w:r w:rsidR="004236D8" w:rsidRPr="004236D8">
        <w:rPr>
          <w:rFonts w:ascii="Aptos" w:hAnsi="Aptos"/>
        </w:rPr>
        <w:t>(Largier et al., 1992)</w:t>
      </w:r>
      <w:r w:rsidR="004236D8">
        <w:fldChar w:fldCharType="end"/>
      </w:r>
      <w:r w:rsidR="004236D8">
        <w:t xml:space="preserve">. </w:t>
      </w:r>
      <w:r w:rsidR="00280EBA">
        <w:t xml:space="preserve">At its </w:t>
      </w:r>
      <w:r w:rsidR="00801C2B">
        <w:t>mouth,</w:t>
      </w:r>
      <w:r w:rsidR="00280EBA">
        <w:t xml:space="preserve"> the bay is exposed to the </w:t>
      </w:r>
      <w:r w:rsidR="004236D8">
        <w:t>open ocean and WAB</w:t>
      </w:r>
      <w:r w:rsidR="00801C2B">
        <w:t xml:space="preserve"> </w:t>
      </w:r>
      <w:r w:rsidR="00EA77CF">
        <w:t xml:space="preserve">processes, which will </w:t>
      </w:r>
      <w:r w:rsidR="00ED69AB">
        <w:t xml:space="preserve">be combined with the effect of the local wind to </w:t>
      </w:r>
      <w:r w:rsidR="00EA77CF">
        <w:t xml:space="preserve">force the circulation in False Bay </w:t>
      </w:r>
      <w:r w:rsidR="00ED69AB">
        <w:fldChar w:fldCharType="begin"/>
      </w:r>
      <w:r w:rsidR="00ED69AB">
        <w:instrText xml:space="preserve"> ADDIN ZOTERO_ITEM CSL_CITATION {"citationID":"xeGCT4P1","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ED69AB">
        <w:fldChar w:fldCharType="separate"/>
      </w:r>
      <w:r w:rsidR="00ED69AB" w:rsidRPr="00ED69AB">
        <w:rPr>
          <w:rFonts w:ascii="Aptos" w:hAnsi="Aptos"/>
        </w:rPr>
        <w:t>(Wainman et al., 1987)</w:t>
      </w:r>
      <w:r w:rsidR="00ED69AB">
        <w:fldChar w:fldCharType="end"/>
      </w:r>
    </w:p>
    <w:p w14:paraId="3D5922C7" w14:textId="4697277C" w:rsidR="00416A74" w:rsidRDefault="001B5D06" w:rsidP="0019423F">
      <w:r>
        <w:lastRenderedPageBreak/>
        <w:t>Conditions in False Bay</w:t>
      </w:r>
      <w:r w:rsidR="006D698A">
        <w:t xml:space="preserve"> </w:t>
      </w:r>
      <w:r w:rsidR="00293DB0">
        <w:t>vary from</w:t>
      </w:r>
      <w:r w:rsidR="00097573">
        <w:t xml:space="preserve"> </w:t>
      </w:r>
      <w:r w:rsidR="0097762D">
        <w:t xml:space="preserve">wind-driven upwelling typical of the southwest coast </w:t>
      </w:r>
      <w:r w:rsidR="00E23E5B">
        <w:t xml:space="preserve">to warm water intrusions from the Agulhas Current </w:t>
      </w:r>
      <w:r w:rsidR="00AD54D3">
        <w:t xml:space="preserve">off the Agulhas Bank to the southeast </w:t>
      </w:r>
      <w:r w:rsidR="00057B3A">
        <w:fldChar w:fldCharType="begin"/>
      </w:r>
      <w:r w:rsidR="00057B3A">
        <w:instrText xml:space="preserve"> ADDIN ZOTERO_ITEM CSL_CITATION {"citationID":"7eDrAPte","properties":{"formattedCitation":"(Isaac, 1937; Largier et al., 1992; Pfaff et al., 2019)","plainCitation":"(Isaac, 1937; Largier et al., 1992; Pfaff et al., 2019)","noteIndex":0},"citationItems":[{"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id":858,"uris":["http://zotero.org/users/14070386/items/LQG94CC8"],"itemData":{"id":858,"type":"article-journal","abstract":"Over the past three decades, marine resource management has shifted conceptually from top-down sectoral approaches towards the more systems-oriented multi-stakeholder frameworks of integrated coastal management and ecosystem-based conservation. However, the successful implementation of such frameworks is commonly hindered by a lack of cross-disciplinary knowledge transfer, especially between natural and social sciences. This review represents a holistic synthesis of three decades of change in the oceanography, biology and human dimension of False Bay, South Africa. The productivity of marine life in this bay and its close vicinity to the steadily growing metropolis of Cape Town have led to its socio-economic significance throughout history. Considerable research has highlighted shifts driven by climate change, human population growth, serial overfishing, and coastal development. Upwelling-inducing winds have increased in the region, leading to cooling and likely to nutrient enrichment of the bay. Subsequently the distributions of key components of the marine ecosystem have shifted eastward, including kelp, rock lobsters, seabirds, pelagic fish, and several alien invasive species. Increasing sea level and exposure to storm surges contribute to coastal erosion of the sandy shorelines in the bay, causing losses in coastal infrastructure and posing risk to coastal developments. Since the 1980s, the human population of Cape Town has doubled, and with it pollution has amplified. Overfishing has led to drastic declines in the catches of numerous commercially and recreationally targeted fish, and illegal fishing is widespread. The tourism value of the bay contributes substantially to the country’s economy, and whale watching, shark-cage diving and water sports have become important sources of revenue. Compliance with fisheries and environmental regulations would benefit from a systems-oriented approach whereby coastal systems are managed holistically, embracing both social and ecological goals. In this context, we synthesize knowledge and provide recommendations for multidisciplinary research and monitoring to achieve a better balance between developmental and environmental agendas.","container-title":"Elementa: Science of the Anthropocene","DOI":"10.1525/elementa.367","ISSN":"2325-1026","journalAbbreviation":"Elementa: Science of the Anthropocene","page":"32","source":"Silverchair","title":"A synthesis of three decades of socio-ecological change in False Bay, South Africa: setting the scene for multidisciplinary research and management","title-short":"A synthesis of three decades of socio-ecological change in False Bay, South Africa","volume":"7","author":[{"family":"Pfaff","given":"Maya C."},{"family":"Logston","given":"Renae C."},{"family":"Raemaekers","given":"Serge J. P. N."},{"family":"Hermes","given":"Juliet C."},{"family":"Blamey","given":"Laura K."},{"family":"Cawthra","given":"Hayley C."},{"family":"Colenbrander","given":"Darryl R."},{"family":"Crawford","given":"Robert J. M."},{"family":"Day","given":"Elizabeth"},{"family":"Plessis","given":"Nicole","non-dropping-particle":"du"},{"family":"Elwen","given":"Simon H."},{"family":"Fawcett","given":"Sarah E."},{"family":"Jury","given":"Mark R."},{"family":"Karenyi","given":"Natasha"},{"family":"Kerwath","given":"Sven E."},{"family":"Kock","given":"Alison A."},{"family":"Krug","given":"Marjolaine"},{"family":"Lamberth","given":"Stephen J."},{"family":"Omardien","given":"Aaniyah"},{"family":"Pitcher","given":"Grant C."},{"family":"Rautenbach","given":"Christo"},{"family":"Robinson","given":"Tamara B."},{"family":"Rouault","given":"Mathieu"},{"family":"Ryan","given":"Peter G."},{"family":"Shillington","given":"Frank A."},{"family":"Sowman","given":"Merle"},{"family":"Sparks","given":"Conrad C."},{"family":"Turpie","given":"Jane K."},{"family":"Niekerk","given":"Lara","non-dropping-particle":"van"},{"family":"Waldron","given":"Howard N."},{"family":"Yeld","given":"Eleanor M."},{"family":"Kirkman","given":"Stephen P."}],"editor":[{"family":"Deming","given":"Jody W."}],"issued":{"date-parts":[["2019",8,8]]}}}],"schema":"https://github.com/citation-style-language/schema/raw/master/csl-citation.json"} </w:instrText>
      </w:r>
      <w:r w:rsidR="00057B3A">
        <w:fldChar w:fldCharType="separate"/>
      </w:r>
      <w:r w:rsidR="00057B3A" w:rsidRPr="00057B3A">
        <w:rPr>
          <w:rFonts w:ascii="Aptos" w:hAnsi="Aptos"/>
        </w:rPr>
        <w:t>(Isaac, 1937; Largier et al., 1992; Pfaff et al., 2019)</w:t>
      </w:r>
      <w:r w:rsidR="00057B3A">
        <w:fldChar w:fldCharType="end"/>
      </w:r>
      <w:r w:rsidR="00057B3A">
        <w:t>.</w:t>
      </w:r>
    </w:p>
    <w:p w14:paraId="0209B60B" w14:textId="544C47B6" w:rsidR="00095E10" w:rsidRPr="0005502D" w:rsidRDefault="00F753CE" w:rsidP="00135A9F">
      <w:pPr>
        <w:pStyle w:val="Heading1"/>
      </w:pPr>
      <w:bookmarkStart w:id="3" w:name="_Toc206743052"/>
      <w:r w:rsidRPr="0005502D">
        <w:t xml:space="preserve">Physical </w:t>
      </w:r>
      <w:r w:rsidR="00555030" w:rsidRPr="0005502D">
        <w:t>Characteristics of False Bay</w:t>
      </w:r>
      <w:bookmarkEnd w:id="3"/>
      <w:r w:rsidR="001F5F67" w:rsidRPr="0005502D">
        <w:t xml:space="preserve"> </w:t>
      </w:r>
    </w:p>
    <w:p w14:paraId="45E82052" w14:textId="33E768C2" w:rsidR="006043BF" w:rsidRPr="0005502D" w:rsidRDefault="006043BF" w:rsidP="008A3E3E">
      <w:pPr>
        <w:pStyle w:val="Heading2"/>
      </w:pPr>
      <w:bookmarkStart w:id="4" w:name="_Toc206743053"/>
      <w:r w:rsidRPr="0005502D">
        <w:t>Bathymetry</w:t>
      </w:r>
      <w:r w:rsidR="00901061" w:rsidRPr="0005502D">
        <w:t xml:space="preserve"> and Surrounding Topography</w:t>
      </w:r>
      <w:bookmarkEnd w:id="4"/>
    </w:p>
    <w:p w14:paraId="03DF7898" w14:textId="508BB089" w:rsidR="00135A9F" w:rsidRPr="0005502D" w:rsidRDefault="00135A9F" w:rsidP="00135A9F">
      <w:r w:rsidRPr="0005502D">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Pr="0005502D">
        <w:t xml:space="preserve"> and </w:t>
      </w:r>
      <m:oMath>
        <m:r>
          <w:rPr>
            <w:rFonts w:ascii="Cambria Math" w:hAnsi="Cambria Math"/>
          </w:rPr>
          <m:t>18°39.0'E</m:t>
        </m:r>
      </m:oMath>
      <w:r w:rsidRPr="0005502D">
        <w:t xml:space="preserve"> (Figure 1).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rsidRPr="0005502D">
        <w:t xml:space="preserve">, while the zonal counterpart is ~39 km between Fish Hoek and Gordon’s Bay </w:t>
      </w:r>
      <w:r w:rsidRPr="0005502D">
        <w:fldChar w:fldCharType="begin"/>
      </w:r>
      <w:r w:rsidRPr="0005502D">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05502D">
        <w:t xml:space="preserve"> </w:t>
      </w:r>
      <w:r w:rsidRPr="0005502D">
        <w:fldChar w:fldCharType="begin"/>
      </w:r>
      <w:r w:rsidRPr="0005502D">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w:t>
      </w:r>
    </w:p>
    <w:p w14:paraId="2EA29CA9" w14:textId="77777777" w:rsidR="00D06C83" w:rsidRDefault="00135A9F" w:rsidP="008F1FCB">
      <w:r w:rsidRPr="0005502D">
        <w:rPr>
          <w:noProof/>
        </w:rPr>
        <mc:AlternateContent>
          <mc:Choice Requires="wpg">
            <w:drawing>
              <wp:inline distT="0" distB="0" distL="0" distR="0" wp14:anchorId="17176205" wp14:editId="1BAD305C">
                <wp:extent cx="4563035" cy="5133498"/>
                <wp:effectExtent l="0" t="0" r="9525" b="0"/>
                <wp:docPr id="804685971"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63035" cy="5133498"/>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703B93F0" w:rsidR="00C34403" w:rsidRPr="0005502D" w:rsidRDefault="00C34403" w:rsidP="00C34403">
                              <w:pPr>
                                <w:pStyle w:val="Caption"/>
                              </w:pPr>
                              <w:r w:rsidRPr="0005502D">
                                <w:t xml:space="preserve">Figure </w:t>
                              </w:r>
                              <w:fldSimple w:instr=" SEQ Figure \* ARABIC ">
                                <w:r w:rsidR="00396121">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9" style="width:359.3pt;height:404.2pt;mso-position-horizontal-relative:char;mso-position-vertical-relative:line" coordsize="57315,644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">
                <o:lock v:ext="edit" aspectratio="t"/>
                <v:shape id="Text Box 1" o:spid="_x0000_s1030"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" stroked="f">
                  <v:textbox inset="0,0,0,0">
                    <w:txbxContent>
                      <w:p w14:paraId="47EA9A63" w14:textId="703B93F0" w:rsidR="00C34403" w:rsidRPr="0005502D" w:rsidRDefault="00C34403" w:rsidP="00C34403">
                        <w:pPr>
                          <w:pStyle w:val="Caption"/>
                        </w:pPr>
                        <w:r w:rsidRPr="0005502D">
                          <w:t xml:space="preserve">Figure </w:t>
                        </w:r>
                        <w:fldSimple w:instr=" SEQ Figure \* ARABIC ">
                          <w:r w:rsidR="00396121">
                            <w:rPr>
                              <w:noProof/>
                            </w:rPr>
                            <w:t>2</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v:textbox>
                </v:shape>
                <v:shape id="Picture 4" o:spid="_x0000_s1031"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">
                  <v:imagedata r:id="rId11" o:title="A map of a topographical map&#10;&#10;AI-generated content may be incorrect"/>
                </v:shape>
                <w10:anchorlock/>
              </v:group>
            </w:pict>
          </mc:Fallback>
        </mc:AlternateContent>
      </w:r>
    </w:p>
    <w:p w14:paraId="467B5101" w14:textId="35BB3F1C" w:rsidR="00135A9F" w:rsidRPr="0005502D" w:rsidRDefault="00135A9F" w:rsidP="008F1FCB">
      <w:r w:rsidRPr="0005502D">
        <w:t xml:space="preserve">The average depth is ~41 m and the deepest point near the entrance is ~90 m </w:t>
      </w:r>
      <w:r w:rsidR="00D06C83">
        <w:fldChar w:fldCharType="begin"/>
      </w:r>
      <w:r w:rsidR="00D06C83">
        <w:instrText xml:space="preserve"> ADDIN ZOTERO_ITEM CSL_CITATION {"citationID":"1cPKEk8Y","properties":{"formattedCitation":"(Taljaard et al., 2000)","plainCitation":"(Taljaard et al., 2000)","noteIndex":0},"citationItems":[{"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D06C83">
        <w:fldChar w:fldCharType="separate"/>
      </w:r>
      <w:r w:rsidR="00D06C83" w:rsidRPr="00D06C83">
        <w:rPr>
          <w:rFonts w:ascii="Aptos" w:hAnsi="Aptos"/>
        </w:rPr>
        <w:t>(Taljaard et al., 2000)</w:t>
      </w:r>
      <w:r w:rsidR="00D06C83">
        <w:fldChar w:fldCharType="end"/>
      </w:r>
      <w:r w:rsidR="00D06C83">
        <w:t>.</w:t>
      </w:r>
      <w:r w:rsidRPr="0005502D">
        <w:t xml:space="preserve">The bay is open to the sea at its southern extent, which is defined by Cape Point and Cape Hangklip to the west and east respectively. The northern extent is defined by long sweeping beaches separated </w:t>
      </w:r>
      <w:r w:rsidR="00D06C83" w:rsidRPr="0005502D">
        <w:t>halfway</w:t>
      </w:r>
      <w:r w:rsidRPr="0005502D">
        <w:t xml:space="preserve"> by the eroding cliffs found from Kapteinsklip to Swartklip. </w:t>
      </w:r>
      <w:r w:rsidRPr="0005502D">
        <w:lastRenderedPageBreak/>
        <w:t xml:space="preserve">The boulders and cliffs of the </w:t>
      </w:r>
      <w:r w:rsidR="00A17196" w:rsidRPr="0005502D">
        <w:t>rocky</w:t>
      </w:r>
      <w:r w:rsidRPr="0005502D">
        <w:t xml:space="preserve"> eastern and western shores are interspersed with small sandy beaches. Mountain Group Sandstone and Malmesbury Group Shale </w:t>
      </w:r>
      <w:r w:rsidRPr="0005502D">
        <w:fldChar w:fldCharType="begin"/>
      </w:r>
      <w:r w:rsidRPr="0005502D">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w:t>
      </w:r>
    </w:p>
    <w:p w14:paraId="35793555" w14:textId="0AF759DE" w:rsidR="003F6BF9" w:rsidRPr="0005502D" w:rsidRDefault="0073544D" w:rsidP="008F1FCB">
      <w:r w:rsidRPr="0005502D">
        <w:t>The bay has been split into four geographical zones which categorize sectors of the bay with similar bathymetric features</w:t>
      </w:r>
      <w:r w:rsidR="00BD24F1" w:rsidRPr="0005502D">
        <w:t xml:space="preserve"> </w:t>
      </w:r>
      <w:r w:rsidR="00961AA4" w:rsidRPr="0005502D">
        <w:fldChar w:fldCharType="begin"/>
      </w:r>
      <w:r w:rsidR="007A01A9" w:rsidRPr="0005502D">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rsidRPr="0005502D">
        <w:fldChar w:fldCharType="separate"/>
      </w:r>
      <w:r w:rsidR="007A01A9" w:rsidRPr="0005502D">
        <w:t>(Atkins, 1970a)</w:t>
      </w:r>
      <w:r w:rsidR="00961AA4" w:rsidRPr="0005502D">
        <w:fldChar w:fldCharType="end"/>
      </w:r>
      <w:r w:rsidR="00961AA4" w:rsidRPr="0005502D">
        <w:t xml:space="preserve">. </w:t>
      </w:r>
      <w:r w:rsidR="00082C5B" w:rsidRPr="0005502D">
        <w:t xml:space="preserve">The northern sector </w:t>
      </w:r>
      <w:r w:rsidR="00AA4F1B" w:rsidRPr="0005502D">
        <w:t xml:space="preserve">is categorized by a gentle slope (~1:400) </w:t>
      </w:r>
      <w:r w:rsidR="001D1B37" w:rsidRPr="0005502D">
        <w:t xml:space="preserve">with a </w:t>
      </w:r>
      <w:r w:rsidR="00A91796" w:rsidRPr="0005502D">
        <w:t>fragmented rocky bottom to the west and a predominantly sandy bottom to the east</w:t>
      </w:r>
      <w:r w:rsidR="00AA4F1B" w:rsidRPr="0005502D">
        <w:t xml:space="preserve"> </w:t>
      </w:r>
      <w:r w:rsidR="00AA4F1B" w:rsidRPr="0005502D">
        <w:fldChar w:fldCharType="begin"/>
      </w:r>
      <w:r w:rsidR="00AA4F1B" w:rsidRPr="0005502D">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rsidRPr="0005502D">
        <w:fldChar w:fldCharType="separate"/>
      </w:r>
      <w:r w:rsidR="00AA4F1B" w:rsidRPr="0005502D">
        <w:t>(Mallory, 1970)</w:t>
      </w:r>
      <w:r w:rsidR="00AA4F1B" w:rsidRPr="0005502D">
        <w:fldChar w:fldCharType="end"/>
      </w:r>
      <w:r w:rsidR="00AA4F1B" w:rsidRPr="0005502D">
        <w:t xml:space="preserve">. </w:t>
      </w:r>
      <w:r w:rsidR="007D2449">
        <w:t xml:space="preserve">The </w:t>
      </w:r>
      <w:r w:rsidR="00243EC8">
        <w:t xml:space="preserve">bathymetry on the eastern and western peripheries of the bay </w:t>
      </w:r>
      <w:r w:rsidR="002D1D44">
        <w:t>is  markedly steep (Fig. 1).</w:t>
      </w:r>
      <w:r w:rsidR="001D1B37" w:rsidRPr="0005502D">
        <w:t xml:space="preserve">The </w:t>
      </w:r>
      <w:r w:rsidR="00A032FE" w:rsidRPr="0005502D">
        <w:t xml:space="preserve">west zone is characterized by </w:t>
      </w:r>
      <w:r w:rsidR="004908FF" w:rsidRPr="0005502D">
        <w:t>several large rocky features</w:t>
      </w:r>
      <w:r w:rsidR="00482999" w:rsidRPr="0005502D">
        <w:t xml:space="preserve"> listed here from north to south</w:t>
      </w:r>
      <w:r w:rsidR="004908FF" w:rsidRPr="0005502D">
        <w:t xml:space="preserve">: Roman Rock, Seal Island </w:t>
      </w:r>
      <w:r w:rsidR="007E7057" w:rsidRPr="0005502D">
        <w:t>&amp; York Shoal, East Shoal, Whittle Rock and Rocky Bank</w:t>
      </w:r>
      <w:r w:rsidR="00805A90" w:rsidRPr="0005502D">
        <w:t xml:space="preserve"> </w:t>
      </w:r>
      <w:r w:rsidR="00482999" w:rsidRPr="0005502D">
        <w:fldChar w:fldCharType="begin"/>
      </w:r>
      <w:r w:rsidR="00482999" w:rsidRPr="0005502D">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rsidRPr="0005502D">
        <w:fldChar w:fldCharType="separate"/>
      </w:r>
      <w:r w:rsidR="00482999" w:rsidRPr="0005502D">
        <w:t>(Mallory, 1970)</w:t>
      </w:r>
      <w:r w:rsidR="00482999" w:rsidRPr="0005502D">
        <w:fldChar w:fldCharType="end"/>
      </w:r>
      <w:r w:rsidR="00482999" w:rsidRPr="0005502D">
        <w:t xml:space="preserve">. </w:t>
      </w:r>
      <w:r w:rsidR="00747BC4" w:rsidRPr="0005502D">
        <w:t>These features</w:t>
      </w:r>
      <w:r w:rsidR="00883485" w:rsidRPr="0005502D">
        <w:t xml:space="preserve"> are a mix of granite and sandstone and fo</w:t>
      </w:r>
      <w:r w:rsidR="00747BC4" w:rsidRPr="0005502D">
        <w:t xml:space="preserve">rm part of the Cape Granite and Table Mountain Group </w:t>
      </w:r>
      <w:r w:rsidR="00883485" w:rsidRPr="0005502D">
        <w:t xml:space="preserve">of </w:t>
      </w:r>
      <w:r w:rsidR="00747BC4" w:rsidRPr="0005502D">
        <w:t xml:space="preserve">geological formations </w:t>
      </w:r>
      <w:r w:rsidR="00747BC4" w:rsidRPr="0005502D">
        <w:fldChar w:fldCharType="begin"/>
      </w:r>
      <w:r w:rsidR="00747BC4" w:rsidRPr="0005502D">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sidRPr="0005502D">
        <w:rPr>
          <w:rFonts w:ascii="Cambria Math" w:hAnsi="Cambria Math" w:cs="Cambria Math"/>
        </w:rPr>
        <w:instrText>∼</w:instrText>
      </w:r>
      <w:r w:rsidR="00747BC4" w:rsidRPr="0005502D">
        <w:instrText xml:space="preserve">35 km N-S and </w:instrText>
      </w:r>
      <w:r w:rsidR="00747BC4" w:rsidRPr="0005502D">
        <w:rPr>
          <w:rFonts w:ascii="Cambria Math" w:hAnsi="Cambria Math" w:cs="Cambria Math"/>
        </w:rPr>
        <w:instrText>∼</w:instrText>
      </w:r>
      <w:r w:rsidR="00747BC4" w:rsidRPr="0005502D">
        <w:instrText xml:space="preserve">39 km W-E and covering </w:instrText>
      </w:r>
      <w:r w:rsidR="00747BC4" w:rsidRPr="0005502D">
        <w:rPr>
          <w:rFonts w:ascii="Cambria Math" w:hAnsi="Cambria Math" w:cs="Cambria Math"/>
        </w:rPr>
        <w:instrText>∼</w:instrText>
      </w:r>
      <w:r w:rsidR="00747BC4"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rsidRPr="0005502D">
        <w:fldChar w:fldCharType="separate"/>
      </w:r>
      <w:r w:rsidR="00747BC4" w:rsidRPr="0005502D">
        <w:t>(Flemming, 2024)</w:t>
      </w:r>
      <w:r w:rsidR="00747BC4" w:rsidRPr="0005502D">
        <w:fldChar w:fldCharType="end"/>
      </w:r>
      <w:r w:rsidR="00747BC4" w:rsidRPr="0005502D">
        <w:t xml:space="preserve">. </w:t>
      </w:r>
      <w:r w:rsidR="00482999" w:rsidRPr="0005502D">
        <w:t xml:space="preserve">The eastern side </w:t>
      </w:r>
      <w:r w:rsidR="00805A90" w:rsidRPr="0005502D">
        <w:t xml:space="preserve">is characterized by long </w:t>
      </w:r>
      <w:r w:rsidR="00AF25ED" w:rsidRPr="0005502D">
        <w:t>N-S running ridges</w:t>
      </w:r>
      <w:r w:rsidR="00D07C30" w:rsidRPr="0005502D">
        <w:t>, some of which are ~17 km long</w:t>
      </w:r>
      <w:r w:rsidR="000C4559" w:rsidRPr="0005502D">
        <w:t xml:space="preserve"> and ~300 m wide </w:t>
      </w:r>
      <w:r w:rsidR="000C4559" w:rsidRPr="0005502D">
        <w:fldChar w:fldCharType="begin"/>
      </w:r>
      <w:r w:rsidR="000C4559" w:rsidRPr="0005502D">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rsidRPr="0005502D">
        <w:fldChar w:fldCharType="separate"/>
      </w:r>
      <w:r w:rsidR="000C4559" w:rsidRPr="0005502D">
        <w:t>(Mallory, 1970)</w:t>
      </w:r>
      <w:r w:rsidR="000C4559" w:rsidRPr="0005502D">
        <w:fldChar w:fldCharType="end"/>
      </w:r>
      <w:r w:rsidR="000C4559" w:rsidRPr="0005502D">
        <w:t xml:space="preserve">. These ridges </w:t>
      </w:r>
      <w:r w:rsidR="004C51FD" w:rsidRPr="0005502D">
        <w:t xml:space="preserve">are comprised of shale and form part of the Malmesbury Group </w:t>
      </w:r>
      <w:r w:rsidR="00883485" w:rsidRPr="0005502D">
        <w:fldChar w:fldCharType="begin"/>
      </w:r>
      <w:r w:rsidR="00883485" w:rsidRPr="0005502D">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sidRPr="0005502D">
        <w:rPr>
          <w:rFonts w:ascii="Cambria Math" w:hAnsi="Cambria Math" w:cs="Cambria Math"/>
        </w:rPr>
        <w:instrText>∼</w:instrText>
      </w:r>
      <w:r w:rsidR="00883485" w:rsidRPr="0005502D">
        <w:instrText xml:space="preserve">35 km N-S and </w:instrText>
      </w:r>
      <w:r w:rsidR="00883485" w:rsidRPr="0005502D">
        <w:rPr>
          <w:rFonts w:ascii="Cambria Math" w:hAnsi="Cambria Math" w:cs="Cambria Math"/>
        </w:rPr>
        <w:instrText>∼</w:instrText>
      </w:r>
      <w:r w:rsidR="00883485" w:rsidRPr="0005502D">
        <w:instrText xml:space="preserve">39 km W-E and covering </w:instrText>
      </w:r>
      <w:r w:rsidR="00883485" w:rsidRPr="0005502D">
        <w:rPr>
          <w:rFonts w:ascii="Cambria Math" w:hAnsi="Cambria Math" w:cs="Cambria Math"/>
        </w:rPr>
        <w:instrText>∼</w:instrText>
      </w:r>
      <w:r w:rsidR="00883485"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rsidRPr="0005502D">
        <w:fldChar w:fldCharType="separate"/>
      </w:r>
      <w:r w:rsidR="00883485" w:rsidRPr="0005502D">
        <w:t>(Flemming, 2024)</w:t>
      </w:r>
      <w:r w:rsidR="00883485" w:rsidRPr="0005502D">
        <w:fldChar w:fldCharType="end"/>
      </w:r>
      <w:r w:rsidR="00883485" w:rsidRPr="0005502D">
        <w:t>.</w:t>
      </w:r>
      <w:r w:rsidR="000A371F" w:rsidRPr="0005502D">
        <w:t xml:space="preserve"> </w:t>
      </w:r>
      <w:r w:rsidR="00705C72" w:rsidRPr="0005502D">
        <w:t>T</w:t>
      </w:r>
      <w:r w:rsidR="00817774" w:rsidRPr="0005502D">
        <w:t xml:space="preserve">wo </w:t>
      </w:r>
      <w:r w:rsidR="009C19B7" w:rsidRPr="0005502D">
        <w:t xml:space="preserve">distinct </w:t>
      </w:r>
      <w:r w:rsidR="00817774" w:rsidRPr="0005502D">
        <w:t xml:space="preserve"> terraces</w:t>
      </w:r>
      <w:r w:rsidR="009C19B7" w:rsidRPr="0005502D">
        <w:t xml:space="preserve">, one between </w:t>
      </w:r>
      <w:r w:rsidR="009A5196" w:rsidRPr="0005502D">
        <w:t>30 and 45 m, the other between 50 and 55 m</w:t>
      </w:r>
      <w:r w:rsidR="0095201F" w:rsidRPr="0005502D">
        <w:t xml:space="preserve">, exist in the bay and are indicative of </w:t>
      </w:r>
      <w:r w:rsidR="00240896" w:rsidRPr="0005502D">
        <w:t>Pleistocene (</w:t>
      </w:r>
      <w:r w:rsidR="007E70A3" w:rsidRPr="0005502D">
        <w:t xml:space="preserve">2.6 </w:t>
      </w:r>
      <w:r w:rsidR="001F6D9F" w:rsidRPr="0005502D">
        <w:t>Ma</w:t>
      </w:r>
      <w:r w:rsidR="007E70A3" w:rsidRPr="0005502D">
        <w:t xml:space="preserve"> to 11 700 </w:t>
      </w:r>
      <w:r w:rsidR="001F6D9F" w:rsidRPr="0005502D">
        <w:t>ka) sea-level stillstands</w:t>
      </w:r>
      <w:r w:rsidR="003F6BF9" w:rsidRPr="0005502D">
        <w:t xml:space="preserve"> </w:t>
      </w:r>
      <w:r w:rsidR="003F6BF9" w:rsidRPr="0005502D">
        <w:fldChar w:fldCharType="begin"/>
      </w:r>
      <w:r w:rsidR="003F6BF9" w:rsidRPr="0005502D">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sidRPr="0005502D">
        <w:rPr>
          <w:rFonts w:ascii="Cambria Math" w:hAnsi="Cambria Math" w:cs="Cambria Math"/>
        </w:rPr>
        <w:instrText>∼</w:instrText>
      </w:r>
      <w:r w:rsidR="003F6BF9" w:rsidRPr="0005502D">
        <w:instrText xml:space="preserve">35 km N-S and </w:instrText>
      </w:r>
      <w:r w:rsidR="003F6BF9" w:rsidRPr="0005502D">
        <w:rPr>
          <w:rFonts w:ascii="Cambria Math" w:hAnsi="Cambria Math" w:cs="Cambria Math"/>
        </w:rPr>
        <w:instrText>∼</w:instrText>
      </w:r>
      <w:r w:rsidR="003F6BF9" w:rsidRPr="0005502D">
        <w:instrText xml:space="preserve">39 km W-E and covering </w:instrText>
      </w:r>
      <w:r w:rsidR="003F6BF9" w:rsidRPr="0005502D">
        <w:rPr>
          <w:rFonts w:ascii="Cambria Math" w:hAnsi="Cambria Math" w:cs="Cambria Math"/>
        </w:rPr>
        <w:instrText>∼</w:instrText>
      </w:r>
      <w:r w:rsidR="003F6BF9"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rsidRPr="0005502D">
        <w:fldChar w:fldCharType="separate"/>
      </w:r>
      <w:r w:rsidR="003F6BF9" w:rsidRPr="0005502D">
        <w:t>(Flemming, 2024)</w:t>
      </w:r>
      <w:r w:rsidR="003F6BF9" w:rsidRPr="0005502D">
        <w:fldChar w:fldCharType="end"/>
      </w:r>
      <w:r w:rsidR="001F6D9F" w:rsidRPr="0005502D">
        <w:t>.</w:t>
      </w:r>
    </w:p>
    <w:p w14:paraId="68223B86" w14:textId="01703A5F" w:rsidR="00C34403" w:rsidRPr="0005502D" w:rsidRDefault="0087715F" w:rsidP="001E3465">
      <w:r w:rsidRPr="0005502D">
        <w:rPr>
          <w:noProof/>
        </w:rPr>
        <mc:AlternateContent>
          <mc:Choice Requires="wpg">
            <w:drawing>
              <wp:anchor distT="0" distB="0" distL="114300" distR="114300" simplePos="0" relativeHeight="251653120" behindDoc="0" locked="0" layoutInCell="1" allowOverlap="1" wp14:anchorId="641DAB32" wp14:editId="67290A99">
                <wp:simplePos x="0" y="0"/>
                <wp:positionH relativeFrom="column">
                  <wp:posOffset>-28575</wp:posOffset>
                </wp:positionH>
                <wp:positionV relativeFrom="paragraph">
                  <wp:posOffset>1627505</wp:posOffset>
                </wp:positionV>
                <wp:extent cx="5731200" cy="3333600"/>
                <wp:effectExtent l="0" t="0" r="3175" b="635"/>
                <wp:wrapTopAndBottom/>
                <wp:docPr id="194652615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333360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34B37301"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396121">
                                  <w:rPr>
                                    <w:noProof/>
                                  </w:rPr>
                                  <w:t>3</w:t>
                                </w:r>
                              </w:fldSimple>
                              <w:r w:rsidRPr="0005502D">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1DAB32" id="Group 4" o:spid="_x0000_s1032" style="position:absolute;margin-left:-2.25pt;margin-top:128.15pt;width:451.3pt;height:262.5pt;z-index:251653120;mso-position-horizontal-relative:text;mso-position-vertical-relative:text;mso-width-relative:margin;mso-height-relative:margin"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">
                <o:lock v:ext="edit" aspectratio="t"/>
                <v:shape id="Picture 5" o:spid="_x0000_s1033"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13" o:title="A map of the arctic&#10;&#10;AI-generated content may be incorrect"/>
                </v:shape>
                <v:shape id="Text Box 1" o:spid="_x0000_s1034"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34B37301"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396121">
                            <w:rPr>
                              <w:noProof/>
                            </w:rPr>
                            <w:t>3</w:t>
                          </w:r>
                        </w:fldSimple>
                        <w:r w:rsidRPr="0005502D">
                          <w:t>) Bathymetry and orography of False Bay. Cape Point (CP), Rocky Bank (RB) and Cape Hangklip (CH) are shown (From Daniels et al., 2022).</w:t>
                        </w:r>
                      </w:p>
                    </w:txbxContent>
                  </v:textbox>
                </v:shape>
                <w10:wrap type="topAndBottom"/>
              </v:group>
            </w:pict>
          </mc:Fallback>
        </mc:AlternateContent>
      </w:r>
      <w:r w:rsidR="00413394" w:rsidRPr="0005502D">
        <w:t>Given this pre-historic context, t</w:t>
      </w:r>
      <w:r w:rsidR="006519E8" w:rsidRPr="0005502D">
        <w:t xml:space="preserve">he </w:t>
      </w:r>
      <w:r w:rsidR="00D67ACF" w:rsidRPr="0005502D">
        <w:t>bay itself can be seen as the southernmost extension of the Cape Flats</w:t>
      </w:r>
      <w:r w:rsidR="00AE5FE2" w:rsidRPr="0005502D">
        <w:t>, a sandy valley which links the Cape Peninsula on the west to the mainland on the east.</w:t>
      </w:r>
      <w:r w:rsidR="0062030A" w:rsidRPr="0005502D">
        <w:t xml:space="preserve"> The eastern</w:t>
      </w:r>
      <w:r w:rsidR="000A3178" w:rsidRPr="0005502D">
        <w:t xml:space="preserve"> side of the bay </w:t>
      </w:r>
      <w:r w:rsidR="00B36F69" w:rsidRPr="0005502D">
        <w:t xml:space="preserve">is </w:t>
      </w:r>
      <w:r w:rsidR="000A3E81" w:rsidRPr="0005502D">
        <w:t>rimmed</w:t>
      </w:r>
      <w:r w:rsidR="00B36F69" w:rsidRPr="0005502D">
        <w:t xml:space="preserve"> by </w:t>
      </w:r>
      <w:r w:rsidR="00AC39F5" w:rsidRPr="0005502D">
        <w:t xml:space="preserve"> the </w:t>
      </w:r>
      <w:r w:rsidR="00AB5892" w:rsidRPr="0005502D">
        <w:t>mountainous inland terrain</w:t>
      </w:r>
      <w:r w:rsidR="00AC39F5" w:rsidRPr="0005502D">
        <w:t xml:space="preserve"> of the Hotten</w:t>
      </w:r>
      <w:r w:rsidR="000A3E81" w:rsidRPr="0005502D">
        <w:t>tots Holland Mountains</w:t>
      </w:r>
      <w:r w:rsidR="00BD2B9D" w:rsidRPr="0005502D">
        <w:t>,</w:t>
      </w:r>
      <w:r w:rsidR="00AB5892" w:rsidRPr="0005502D">
        <w:t xml:space="preserve"> with relatively high ranges </w:t>
      </w:r>
      <w:r w:rsidR="00FC3E40" w:rsidRPr="0005502D">
        <w:t xml:space="preserve">of between 1100 and 1400 m </w:t>
      </w:r>
      <w:r w:rsidR="00FC3E40" w:rsidRPr="0005502D">
        <w:fldChar w:fldCharType="begin"/>
      </w:r>
      <w:r w:rsidR="00FC3E40" w:rsidRPr="0005502D">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rsidRPr="0005502D">
        <w:fldChar w:fldCharType="separate"/>
      </w:r>
      <w:r w:rsidR="00FC3E40" w:rsidRPr="0005502D">
        <w:t>(Bonnardot et al., 2005)</w:t>
      </w:r>
      <w:r w:rsidR="00FC3E40" w:rsidRPr="0005502D">
        <w:fldChar w:fldCharType="end"/>
      </w:r>
      <w:r w:rsidR="00FC3E40" w:rsidRPr="0005502D">
        <w:t xml:space="preserve">. </w:t>
      </w:r>
      <w:r w:rsidR="00BD2B9D" w:rsidRPr="0005502D">
        <w:t xml:space="preserve">The Cape Peninsula </w:t>
      </w:r>
      <w:r w:rsidR="00D32A92" w:rsidRPr="0005502D">
        <w:t xml:space="preserve">mountain range </w:t>
      </w:r>
      <w:r w:rsidR="005D014B" w:rsidRPr="0005502D">
        <w:t xml:space="preserve">belts the bay </w:t>
      </w:r>
      <w:r w:rsidR="00D32A92" w:rsidRPr="0005502D">
        <w:t xml:space="preserve">to the west </w:t>
      </w:r>
      <w:r w:rsidR="004F35DE" w:rsidRPr="0005502D">
        <w:t xml:space="preserve">and </w:t>
      </w:r>
      <w:r w:rsidR="00E33B73" w:rsidRPr="0005502D">
        <w:t xml:space="preserve">has a slightly lower range </w:t>
      </w:r>
      <w:r w:rsidR="005A6509" w:rsidRPr="0005502D">
        <w:t>of between 600 and 1100 m</w:t>
      </w:r>
      <w:r w:rsidR="004F35DE" w:rsidRPr="0005502D">
        <w:t xml:space="preserve"> </w:t>
      </w:r>
      <w:r w:rsidR="004F35DE" w:rsidRPr="0005502D">
        <w:fldChar w:fldCharType="begin"/>
      </w:r>
      <w:r w:rsidR="004F35DE" w:rsidRPr="0005502D">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rsidRPr="0005502D">
        <w:fldChar w:fldCharType="separate"/>
      </w:r>
      <w:r w:rsidR="004F35DE" w:rsidRPr="0005502D">
        <w:t>(Jury, 1991)</w:t>
      </w:r>
      <w:r w:rsidR="004F35DE" w:rsidRPr="0005502D">
        <w:fldChar w:fldCharType="end"/>
      </w:r>
      <w:r w:rsidR="004F35DE" w:rsidRPr="0005502D">
        <w:t xml:space="preserve">. </w:t>
      </w:r>
      <w:r w:rsidR="009F63BE" w:rsidRPr="0005502D">
        <w:t xml:space="preserve">The </w:t>
      </w:r>
      <w:r w:rsidR="00665631" w:rsidRPr="0005502D">
        <w:t>intricate</w:t>
      </w:r>
      <w:r w:rsidR="005D1C52" w:rsidRPr="0005502D">
        <w:t xml:space="preserve"> orography of the </w:t>
      </w:r>
      <w:r w:rsidR="00E526A5" w:rsidRPr="0005502D">
        <w:t xml:space="preserve">terrain </w:t>
      </w:r>
      <w:r w:rsidR="00D05FFA" w:rsidRPr="0005502D">
        <w:t xml:space="preserve">is shown in </w:t>
      </w:r>
      <w:r w:rsidR="004E4AF2" w:rsidRPr="0005502D">
        <w:t>Fig 2.</w:t>
      </w:r>
      <w:r w:rsidR="001E3465" w:rsidRPr="0005502D">
        <w:t xml:space="preserve"> The orography controls the wind field over the area under the</w:t>
      </w:r>
      <w:r w:rsidR="0065417B" w:rsidRPr="0005502D">
        <w:t xml:space="preserve"> </w:t>
      </w:r>
      <w:r w:rsidR="001E3465" w:rsidRPr="0005502D">
        <w:t xml:space="preserve">varying wind regimes and creates wind shadows in the lee of the mountains </w:t>
      </w:r>
      <w:r w:rsidR="001E3465" w:rsidRPr="0005502D">
        <w:fldChar w:fldCharType="begin"/>
      </w:r>
      <w:r w:rsidR="001E3465" w:rsidRPr="0005502D">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rsidRPr="0005502D">
        <w:fldChar w:fldCharType="separate"/>
      </w:r>
      <w:r w:rsidR="001E3465" w:rsidRPr="0005502D">
        <w:t>(Jury, 1991)</w:t>
      </w:r>
      <w:r w:rsidR="001E3465" w:rsidRPr="0005502D">
        <w:fldChar w:fldCharType="end"/>
      </w:r>
      <w:r w:rsidR="001E3465" w:rsidRPr="0005502D">
        <w:t>.</w:t>
      </w:r>
    </w:p>
    <w:p w14:paraId="6E6EBAC6" w14:textId="02188342" w:rsidR="00CC1B0E" w:rsidRPr="0005502D" w:rsidRDefault="00CC1B0E" w:rsidP="008A3E3E">
      <w:pPr>
        <w:pStyle w:val="Heading2"/>
      </w:pPr>
      <w:bookmarkStart w:id="5" w:name="_Toc206743054"/>
      <w:r w:rsidRPr="0005502D">
        <w:t>Wind Climate</w:t>
      </w:r>
      <w:bookmarkEnd w:id="5"/>
      <w:r w:rsidRPr="0005502D">
        <w:t xml:space="preserve"> </w:t>
      </w:r>
    </w:p>
    <w:p w14:paraId="45ED2B15" w14:textId="70FAF116" w:rsidR="00093C5C" w:rsidRPr="0005502D" w:rsidRDefault="00A84BA2" w:rsidP="00901061">
      <w:r w:rsidRPr="0005502D">
        <w:t xml:space="preserve">South African weather is </w:t>
      </w:r>
      <w:r w:rsidR="007844CC" w:rsidRPr="0005502D">
        <w:t>primarily seasonal and dominated by large scale synoptic circulations</w:t>
      </w:r>
      <w:r w:rsidR="001C5FF0" w:rsidRPr="0005502D">
        <w:t xml:space="preserve"> which result </w:t>
      </w:r>
      <w:r w:rsidR="00E32D05" w:rsidRPr="0005502D">
        <w:t xml:space="preserve">from the </w:t>
      </w:r>
      <w:r w:rsidR="00E47944" w:rsidRPr="0005502D">
        <w:t xml:space="preserve">interactions between </w:t>
      </w:r>
      <w:r w:rsidR="00170B7E" w:rsidRPr="0005502D">
        <w:t xml:space="preserve">the South Atlantic </w:t>
      </w:r>
      <w:r w:rsidR="0065287D" w:rsidRPr="0005502D">
        <w:t xml:space="preserve">high pressure cell (SAH) and </w:t>
      </w:r>
      <w:r w:rsidR="000921EE" w:rsidRPr="0005502D">
        <w:t xml:space="preserve">mid-latitude pressure systems </w:t>
      </w:r>
      <w:r w:rsidR="00D673D5" w:rsidRPr="0005502D">
        <w:t xml:space="preserve">that </w:t>
      </w:r>
      <w:r w:rsidR="009D4B2C" w:rsidRPr="0005502D">
        <w:t xml:space="preserve">are associated with the upper-level westerlies. </w:t>
      </w:r>
      <w:r w:rsidR="0036282A" w:rsidRPr="0005502D">
        <w:t xml:space="preserve">Wind over the </w:t>
      </w:r>
      <w:r w:rsidR="0036282A" w:rsidRPr="0005502D">
        <w:lastRenderedPageBreak/>
        <w:t>bay i</w:t>
      </w:r>
      <w:r w:rsidR="00DF0154" w:rsidRPr="0005502D">
        <w:t xml:space="preserve">s controlled by two main factors, the first being the nature and time scale of synoptic weather systems </w:t>
      </w:r>
      <w:r w:rsidR="00D40B23" w:rsidRPr="0005502D">
        <w:t xml:space="preserve">akin to the region, the second being </w:t>
      </w:r>
      <w:r w:rsidR="004434E3" w:rsidRPr="0005502D">
        <w:t xml:space="preserve">the orography which leads to orographically sheared winds being common </w:t>
      </w:r>
      <w:r w:rsidR="004434E3" w:rsidRPr="0005502D">
        <w:fldChar w:fldCharType="begin"/>
      </w:r>
      <w:r w:rsidR="004434E3" w:rsidRPr="0005502D">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rsidRPr="0005502D">
        <w:fldChar w:fldCharType="separate"/>
      </w:r>
      <w:r w:rsidR="004434E3" w:rsidRPr="0005502D">
        <w:t>(Gründlingh et al., 1989; Jury et al., 1985)</w:t>
      </w:r>
      <w:r w:rsidR="004434E3" w:rsidRPr="0005502D">
        <w:fldChar w:fldCharType="end"/>
      </w:r>
      <w:r w:rsidR="004434E3" w:rsidRPr="0005502D">
        <w:t xml:space="preserve"> </w:t>
      </w:r>
      <w:r w:rsidR="00344485" w:rsidRPr="0005502D">
        <w:t xml:space="preserve">The eastward propagation of atmospheric Rossby waves </w:t>
      </w:r>
      <w:r w:rsidR="002D1CE3" w:rsidRPr="0005502D">
        <w:t xml:space="preserve">and associated fronts over the </w:t>
      </w:r>
      <w:r w:rsidR="005C1683" w:rsidRPr="0005502D">
        <w:t>S</w:t>
      </w:r>
      <w:r w:rsidR="002D1CE3" w:rsidRPr="0005502D">
        <w:t xml:space="preserve">outhern </w:t>
      </w:r>
      <w:r w:rsidR="005C1683" w:rsidRPr="0005502D">
        <w:t>O</w:t>
      </w:r>
      <w:r w:rsidR="002D1CE3" w:rsidRPr="0005502D">
        <w:t xml:space="preserve">cean is the major control on the synoptic systems experienced in False Bay </w:t>
      </w:r>
      <w:r w:rsidR="00632776" w:rsidRPr="0005502D">
        <w:fldChar w:fldCharType="begin"/>
      </w:r>
      <w:r w:rsidR="00632776" w:rsidRPr="0005502D">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rsidRPr="0005502D">
        <w:fldChar w:fldCharType="separate"/>
      </w:r>
      <w:r w:rsidR="00632776" w:rsidRPr="0005502D">
        <w:t>(Gründlingh et al., 1989; MacHutchon, 2006; Wainman et al., 1987)</w:t>
      </w:r>
      <w:r w:rsidR="00632776" w:rsidRPr="0005502D">
        <w:fldChar w:fldCharType="end"/>
      </w:r>
      <w:r w:rsidR="00632776" w:rsidRPr="0005502D">
        <w:t>.</w:t>
      </w:r>
    </w:p>
    <w:p w14:paraId="006CFE3A" w14:textId="77777777" w:rsidR="002D5828" w:rsidRDefault="00922D4A" w:rsidP="00901061">
      <w:r w:rsidRPr="0005502D">
        <w:t xml:space="preserve">Several synoptic types exist and </w:t>
      </w:r>
      <w:r w:rsidR="007E42F9" w:rsidRPr="0005502D">
        <w:t>help explain general atmospheric circulation along the coast</w:t>
      </w:r>
      <w:r w:rsidR="004479B0" w:rsidRPr="0005502D">
        <w:t xml:space="preserve">. </w:t>
      </w:r>
      <w:r w:rsidR="00D820CE" w:rsidRPr="0005502D">
        <w:t xml:space="preserve">The </w:t>
      </w:r>
      <w:r w:rsidR="0065287D" w:rsidRPr="0005502D">
        <w:t>SAH</w:t>
      </w:r>
      <w:r w:rsidR="00D820CE" w:rsidRPr="0005502D">
        <w:t xml:space="preserve"> </w:t>
      </w:r>
      <w:r w:rsidR="00C15105" w:rsidRPr="0005502D">
        <w:t xml:space="preserve">guides Southern Ocean fronts north-westward to toward the South African coast </w:t>
      </w:r>
      <w:r w:rsidR="00230F43" w:rsidRPr="0005502D">
        <w:fldChar w:fldCharType="begin"/>
      </w:r>
      <w:r w:rsidR="00230F43" w:rsidRPr="0005502D">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rsidRPr="0005502D">
        <w:fldChar w:fldCharType="separate"/>
      </w:r>
      <w:r w:rsidR="00230F43" w:rsidRPr="0005502D">
        <w:t>(Gründlingh et al., 1989)</w:t>
      </w:r>
      <w:r w:rsidR="00230F43" w:rsidRPr="0005502D">
        <w:fldChar w:fldCharType="end"/>
      </w:r>
      <w:r w:rsidR="00230F43" w:rsidRPr="0005502D">
        <w:t xml:space="preserve">. </w:t>
      </w:r>
      <w:r w:rsidR="00CE7BB4" w:rsidRPr="0005502D">
        <w:t xml:space="preserve">Approaching cold fronts </w:t>
      </w:r>
      <w:r w:rsidR="007A7215" w:rsidRPr="0005502D">
        <w:t xml:space="preserve">(Mid-latitude cyclones) </w:t>
      </w:r>
      <w:r w:rsidR="007159BA" w:rsidRPr="0005502D">
        <w:t>can generate coastally trapped low pres</w:t>
      </w:r>
      <w:r w:rsidR="009D61D0" w:rsidRPr="0005502D">
        <w:t>sure systems on the west coast</w:t>
      </w:r>
      <w:r w:rsidR="00C167A3" w:rsidRPr="0005502D">
        <w:t>,</w:t>
      </w:r>
      <w:r w:rsidR="009D61D0" w:rsidRPr="0005502D">
        <w:t xml:space="preserve"> which propagate ea</w:t>
      </w:r>
      <w:r w:rsidR="00C167A3" w:rsidRPr="0005502D">
        <w:t xml:space="preserve">stward as the front encroaches </w:t>
      </w:r>
      <w:r w:rsidR="00E90DF3" w:rsidRPr="0005502D">
        <w:fldChar w:fldCharType="begin"/>
      </w:r>
      <w:r w:rsidR="004F4693" w:rsidRPr="0005502D">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rsidRPr="0005502D">
        <w:fldChar w:fldCharType="separate"/>
      </w:r>
      <w:r w:rsidR="00E90DF3" w:rsidRPr="0005502D">
        <w:t>(Gill, 1977)</w:t>
      </w:r>
      <w:r w:rsidR="00E90DF3" w:rsidRPr="0005502D">
        <w:fldChar w:fldCharType="end"/>
      </w:r>
      <w:r w:rsidR="00E90DF3" w:rsidRPr="0005502D">
        <w:t xml:space="preserve">. </w:t>
      </w:r>
      <w:r w:rsidR="00A22843" w:rsidRPr="0005502D">
        <w:t xml:space="preserve">These </w:t>
      </w:r>
      <w:r w:rsidR="00320105" w:rsidRPr="0005502D">
        <w:t xml:space="preserve">coastal lows are associated with warm, often strong, offshore </w:t>
      </w:r>
      <w:r w:rsidR="00CE2E85" w:rsidRPr="0005502D">
        <w:t xml:space="preserve">Foehn (Berg) </w:t>
      </w:r>
      <w:r w:rsidR="00BA4989" w:rsidRPr="0005502D">
        <w:t xml:space="preserve">winds </w:t>
      </w:r>
      <w:r w:rsidR="001155C9" w:rsidRPr="0005502D">
        <w:t xml:space="preserve">leading the system, </w:t>
      </w:r>
      <w:r w:rsidR="00CE2E85" w:rsidRPr="0005502D">
        <w:t xml:space="preserve">and cool offshore winds </w:t>
      </w:r>
      <w:r w:rsidR="00747B4F" w:rsidRPr="0005502D">
        <w:t>trailing</w:t>
      </w:r>
      <w:r w:rsidR="00BA4989" w:rsidRPr="0005502D">
        <w:t xml:space="preserve"> </w:t>
      </w:r>
      <w:r w:rsidR="001155C9" w:rsidRPr="0005502D">
        <w:t>it</w:t>
      </w:r>
      <w:r w:rsidR="004F4693" w:rsidRPr="0005502D">
        <w:t xml:space="preserve"> </w:t>
      </w:r>
      <w:r w:rsidR="004F4693" w:rsidRPr="0005502D">
        <w:fldChar w:fldCharType="begin"/>
      </w:r>
      <w:r w:rsidR="004F4693" w:rsidRPr="0005502D">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rsidRPr="0005502D">
        <w:fldChar w:fldCharType="separate"/>
      </w:r>
      <w:r w:rsidR="004F4693" w:rsidRPr="0005502D">
        <w:t>(Gill, 1977)</w:t>
      </w:r>
      <w:r w:rsidR="004F4693" w:rsidRPr="0005502D">
        <w:fldChar w:fldCharType="end"/>
      </w:r>
      <w:r w:rsidR="001155C9" w:rsidRPr="0005502D">
        <w:t xml:space="preserve">. </w:t>
      </w:r>
      <w:r w:rsidR="00606495" w:rsidRPr="0005502D">
        <w:t xml:space="preserve">Cold fronts </w:t>
      </w:r>
      <w:r w:rsidR="002A0FEB" w:rsidRPr="0005502D">
        <w:t xml:space="preserve">follow the passage of coastal lows </w:t>
      </w:r>
      <w:r w:rsidR="00A017B0" w:rsidRPr="0005502D">
        <w:t xml:space="preserve">and </w:t>
      </w:r>
      <w:r w:rsidR="003C0943" w:rsidRPr="0005502D">
        <w:t xml:space="preserve">their approach is </w:t>
      </w:r>
      <w:r w:rsidR="00A017B0" w:rsidRPr="0005502D">
        <w:t>associated with north-westerly winds</w:t>
      </w:r>
      <w:r w:rsidR="003C0943" w:rsidRPr="0005502D">
        <w:t xml:space="preserve">, followed by </w:t>
      </w:r>
      <w:r w:rsidR="009C7229" w:rsidRPr="0005502D">
        <w:t xml:space="preserve">the rapid incursion of cold high latitude air masses after their passage </w:t>
      </w:r>
      <w:r w:rsidR="009C7229" w:rsidRPr="0005502D">
        <w:fldChar w:fldCharType="begin"/>
      </w:r>
      <w:r w:rsidR="009C7229" w:rsidRPr="0005502D">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rsidRPr="0005502D">
        <w:fldChar w:fldCharType="separate"/>
      </w:r>
      <w:r w:rsidR="009C7229" w:rsidRPr="0005502D">
        <w:t>(Gründlingh et al., 1989; Jury et al., 1985)</w:t>
      </w:r>
      <w:r w:rsidR="009C7229" w:rsidRPr="0005502D">
        <w:fldChar w:fldCharType="end"/>
      </w:r>
      <w:r w:rsidR="009C7229" w:rsidRPr="0005502D">
        <w:t>.</w:t>
      </w:r>
      <w:r w:rsidR="00FD7741" w:rsidRPr="0005502D">
        <w:t xml:space="preserve"> </w:t>
      </w:r>
    </w:p>
    <w:p w14:paraId="6EF899E0" w14:textId="789ED562" w:rsidR="00DA0840" w:rsidRDefault="00093C5C" w:rsidP="00901061">
      <w:r w:rsidRPr="0005502D">
        <w:t>F</w:t>
      </w:r>
      <w:r w:rsidR="00DA0840" w:rsidRPr="0005502D">
        <w:t>ronts are</w:t>
      </w:r>
      <w:r w:rsidR="00FD7741" w:rsidRPr="0005502D">
        <w:t xml:space="preserve"> followed by</w:t>
      </w:r>
      <w:r w:rsidR="00220584" w:rsidRPr="0005502D">
        <w:t xml:space="preserve"> southerly meridional flow </w:t>
      </w:r>
      <w:r w:rsidR="00AA74B5" w:rsidRPr="0005502D">
        <w:t>along the pressure gradient west of the cyclon</w:t>
      </w:r>
      <w:r w:rsidR="00C9735C" w:rsidRPr="0005502D">
        <w:t>e.</w:t>
      </w:r>
      <w:r w:rsidR="00961E2C" w:rsidRPr="0005502D">
        <w:t xml:space="preserve"> A</w:t>
      </w:r>
      <w:r w:rsidR="00F73CB3" w:rsidRPr="0005502D">
        <w:t xml:space="preserve"> ridging SAH </w:t>
      </w:r>
      <w:r w:rsidR="00961E2C" w:rsidRPr="0005502D">
        <w:t xml:space="preserve">follows, </w:t>
      </w:r>
      <w:r w:rsidR="00DA0840" w:rsidRPr="0005502D">
        <w:t>leading</w:t>
      </w:r>
      <w:r w:rsidR="00512F2C" w:rsidRPr="0005502D">
        <w:t xml:space="preserve"> to </w:t>
      </w:r>
      <w:r w:rsidR="00E50A38" w:rsidRPr="0005502D">
        <w:t xml:space="preserve">strong south-easterly </w:t>
      </w:r>
      <w:r w:rsidR="00D907E6" w:rsidRPr="0005502D">
        <w:t>conditions</w:t>
      </w:r>
      <w:r w:rsidR="008A7B69" w:rsidRPr="0005502D">
        <w:t xml:space="preserve">, especially in summer. </w:t>
      </w:r>
      <w:r w:rsidR="00CE4352" w:rsidRPr="0005502D">
        <w:t>Th</w:t>
      </w:r>
      <w:r w:rsidR="006E7593" w:rsidRPr="0005502D">
        <w:t>ese dynamics</w:t>
      </w:r>
      <w:r w:rsidR="00F379B5" w:rsidRPr="0005502D">
        <w:t xml:space="preserve">, </w:t>
      </w:r>
      <w:r w:rsidR="006E7593" w:rsidRPr="0005502D">
        <w:t xml:space="preserve">typically </w:t>
      </w:r>
      <w:r w:rsidR="003B1AA6" w:rsidRPr="0005502D">
        <w:t>cycle on a weekly basis (5-7 days) and are</w:t>
      </w:r>
      <w:r w:rsidR="002F2C95" w:rsidRPr="0005502D">
        <w:t xml:space="preserve"> seasonal in nature </w:t>
      </w:r>
      <w:r w:rsidR="000C7E05" w:rsidRPr="0005502D">
        <w:fldChar w:fldCharType="begin"/>
      </w:r>
      <w:r w:rsidR="000C7E05" w:rsidRPr="0005502D">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rsidRPr="0005502D">
        <w:fldChar w:fldCharType="separate"/>
      </w:r>
      <w:r w:rsidR="000C7E05" w:rsidRPr="0005502D">
        <w:t>(Gründlingh et al., 1989)</w:t>
      </w:r>
      <w:r w:rsidR="000C7E05" w:rsidRPr="0005502D">
        <w:fldChar w:fldCharType="end"/>
      </w:r>
      <w:r w:rsidR="000C7E05" w:rsidRPr="0005502D">
        <w:t>.</w:t>
      </w:r>
      <w:r w:rsidR="00111047" w:rsidRPr="0005502D">
        <w:t xml:space="preserve"> </w:t>
      </w:r>
    </w:p>
    <w:p w14:paraId="1524FE3B" w14:textId="77777777" w:rsidR="002D5828" w:rsidRDefault="00421494" w:rsidP="002D5828">
      <w:r w:rsidRPr="0005502D">
        <w:t>Cold fronts</w:t>
      </w:r>
      <w:r w:rsidR="00D51D43" w:rsidRPr="0005502D">
        <w:t xml:space="preserve"> and coastal lows are often weaker </w:t>
      </w:r>
      <w:r w:rsidRPr="0005502D">
        <w:t xml:space="preserve">during summer </w:t>
      </w:r>
      <w:r w:rsidR="009B22C3" w:rsidRPr="0005502D">
        <w:t>due to the</w:t>
      </w:r>
      <w:r w:rsidRPr="0005502D">
        <w:t xml:space="preserve"> </w:t>
      </w:r>
      <w:r w:rsidR="00F840CB" w:rsidRPr="0005502D">
        <w:t xml:space="preserve">southward </w:t>
      </w:r>
      <w:r w:rsidRPr="0005502D">
        <w:t>shift of the Inter Tropical Convergence Zone</w:t>
      </w:r>
      <w:r w:rsidR="009B22C3" w:rsidRPr="0005502D">
        <w:t>.</w:t>
      </w:r>
      <w:r w:rsidR="00D51D43" w:rsidRPr="0005502D">
        <w:t xml:space="preserve"> The opposite is </w:t>
      </w:r>
      <w:r w:rsidR="001B2AF8" w:rsidRPr="0005502D">
        <w:t>true in winter.</w:t>
      </w:r>
      <w:r w:rsidR="00D51D43" w:rsidRPr="0005502D">
        <w:t xml:space="preserve"> </w:t>
      </w:r>
      <w:r w:rsidR="008750C1" w:rsidRPr="0005502D">
        <w:t>Summer cycles are characterised by 3-5 days of southeasterlies</w:t>
      </w:r>
      <w:r w:rsidR="000B5D3E" w:rsidRPr="0005502D">
        <w:t xml:space="preserve">, where </w:t>
      </w:r>
      <w:r w:rsidR="00BD0AB0" w:rsidRPr="0005502D">
        <w:t xml:space="preserve">local orographic effects </w:t>
      </w:r>
      <w:r w:rsidR="003D1714" w:rsidRPr="0005502D">
        <w:t>lead to winds speeds exceeding 30 kn</w:t>
      </w:r>
      <w:r w:rsidR="004479B0">
        <w:t>ots</w:t>
      </w:r>
      <w:r w:rsidR="003D1714" w:rsidRPr="0005502D">
        <w:t xml:space="preserve"> </w:t>
      </w:r>
      <w:r w:rsidR="00AE0454" w:rsidRPr="0005502D">
        <w:t>at Cape Point</w:t>
      </w:r>
      <w:r w:rsidR="003702FB" w:rsidRPr="0005502D">
        <w:t xml:space="preserve"> </w:t>
      </w:r>
      <w:r w:rsidR="003702FB" w:rsidRPr="0005502D">
        <w:fldChar w:fldCharType="begin"/>
      </w:r>
      <w:r w:rsidR="008E2B12" w:rsidRPr="0005502D">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rsidRPr="0005502D">
        <w:fldChar w:fldCharType="separate"/>
      </w:r>
      <w:r w:rsidR="003702FB" w:rsidRPr="0005502D">
        <w:t>(Le Roux, 1975)</w:t>
      </w:r>
      <w:r w:rsidR="003702FB" w:rsidRPr="0005502D">
        <w:fldChar w:fldCharType="end"/>
      </w:r>
      <w:r w:rsidR="003702FB" w:rsidRPr="0005502D">
        <w:t xml:space="preserve">. </w:t>
      </w:r>
      <w:r w:rsidR="003F3A84" w:rsidRPr="0005502D">
        <w:t xml:space="preserve">The height of the inversion layer </w:t>
      </w:r>
      <w:r w:rsidR="00C00642" w:rsidRPr="0005502D">
        <w:t xml:space="preserve">(unstable atmospheric layer where temperature increases with height) </w:t>
      </w:r>
      <w:r w:rsidR="00022B4E" w:rsidRPr="0005502D">
        <w:t xml:space="preserve">, and by </w:t>
      </w:r>
      <w:r w:rsidR="00F2603B" w:rsidRPr="0005502D">
        <w:t xml:space="preserve">extension the vertical effect of surface winds, </w:t>
      </w:r>
      <w:r w:rsidR="001B49E1" w:rsidRPr="0005502D">
        <w:t>is</w:t>
      </w:r>
      <w:r w:rsidR="00C00642" w:rsidRPr="0005502D">
        <w:t xml:space="preserve"> modulated by the passage of the</w:t>
      </w:r>
      <w:r w:rsidR="009F1DE0" w:rsidRPr="0005502D">
        <w:t xml:space="preserve">se weather systems and can affect the flow and speed of the winds over the bay </w:t>
      </w:r>
      <w:r w:rsidR="009F1DE0" w:rsidRPr="0005502D">
        <w:fldChar w:fldCharType="begin"/>
      </w:r>
      <w:r w:rsidR="009F1DE0" w:rsidRPr="0005502D">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rsidRPr="0005502D">
        <w:fldChar w:fldCharType="separate"/>
      </w:r>
      <w:r w:rsidR="009F1DE0" w:rsidRPr="0005502D">
        <w:t>(Bonnardot et al., 2005; Daniels et al., 2022; Jury, 1991)</w:t>
      </w:r>
      <w:r w:rsidR="009F1DE0" w:rsidRPr="0005502D">
        <w:fldChar w:fldCharType="end"/>
      </w:r>
      <w:r w:rsidR="009F1DE0" w:rsidRPr="0005502D">
        <w:t xml:space="preserve">. </w:t>
      </w:r>
    </w:p>
    <w:p w14:paraId="438455C2" w14:textId="05291C07" w:rsidR="002D5828" w:rsidRDefault="00BD148E" w:rsidP="002D5828">
      <w:r w:rsidRPr="0005502D">
        <w:t xml:space="preserve">The vertical extent of surface winds reaches a minimum during </w:t>
      </w:r>
      <w:r w:rsidR="00A528FD" w:rsidRPr="0005502D">
        <w:t xml:space="preserve">coastal lows, and can create a </w:t>
      </w:r>
      <w:r w:rsidR="00DE76F4" w:rsidRPr="0005502D">
        <w:t xml:space="preserve">wind shadow in the lee of the eastern mountains surrounding False Bay </w:t>
      </w:r>
      <w:r w:rsidR="00DE76F4" w:rsidRPr="0005502D">
        <w:fldChar w:fldCharType="begin"/>
      </w:r>
      <w:r w:rsidR="00DE76F4" w:rsidRPr="0005502D">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rsidRPr="0005502D">
        <w:fldChar w:fldCharType="separate"/>
      </w:r>
      <w:r w:rsidR="00DE76F4" w:rsidRPr="0005502D">
        <w:t>(Jury et al., 1985; Wainman et al., 1987)</w:t>
      </w:r>
      <w:r w:rsidR="00DE76F4" w:rsidRPr="0005502D">
        <w:fldChar w:fldCharType="end"/>
      </w:r>
      <w:r w:rsidR="003125F8" w:rsidRPr="0005502D">
        <w:t xml:space="preserve">. This is the cause </w:t>
      </w:r>
      <w:r w:rsidR="00135A3C">
        <w:t>of a</w:t>
      </w:r>
      <w:r w:rsidR="00B11122" w:rsidRPr="0005502D">
        <w:t xml:space="preserve"> pronounced slowdown </w:t>
      </w:r>
      <w:r w:rsidR="00135A3C">
        <w:t>in</w:t>
      </w:r>
      <w:r w:rsidR="00B11122" w:rsidRPr="0005502D">
        <w:t xml:space="preserve"> winds </w:t>
      </w:r>
      <w:r w:rsidR="00BC3E51" w:rsidRPr="0005502D">
        <w:t>in the north-east of the bay during</w:t>
      </w:r>
      <w:r w:rsidR="00F37888" w:rsidRPr="0005502D">
        <w:t xml:space="preserve"> June, July and August </w:t>
      </w:r>
      <w:r w:rsidR="00433B32">
        <w:fldChar w:fldCharType="begin"/>
      </w:r>
      <w:r w:rsidR="00433B32">
        <w:instrText xml:space="preserve"> ADDIN ZOTERO_ITEM CSL_CITATION {"citationID":"XEhS8yU4","properties":{"formattedCitation":"(Atkins, 1970b)","plainCitation":"(Atkins, 1970b)","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schema":"https://github.com/citation-style-language/schema/raw/master/csl-citation.json"} </w:instrText>
      </w:r>
      <w:r w:rsidR="00433B32">
        <w:fldChar w:fldCharType="separate"/>
      </w:r>
      <w:r w:rsidR="00433B32" w:rsidRPr="00433B32">
        <w:rPr>
          <w:rFonts w:ascii="Aptos" w:hAnsi="Aptos"/>
        </w:rPr>
        <w:t>(Atkins, 1970b)</w:t>
      </w:r>
      <w:r w:rsidR="00433B32">
        <w:fldChar w:fldCharType="end"/>
      </w:r>
      <w:r w:rsidR="00433B32">
        <w:t>.</w:t>
      </w:r>
    </w:p>
    <w:p w14:paraId="2574A408" w14:textId="34283294" w:rsidR="00D61614" w:rsidRPr="0005502D" w:rsidRDefault="002D5828" w:rsidP="00901061">
      <w:r w:rsidRPr="002D5828">
        <w:t xml:space="preserve"> </w:t>
      </w:r>
      <w:r>
        <w:t xml:space="preserve">Cut-off lows (COLs) are a class of low pressure system that cross the South African coast ~11 times a year </w:t>
      </w:r>
      <w:r>
        <w:fldChar w:fldCharType="begin"/>
      </w:r>
      <w:r>
        <w:instrText xml:space="preserve"> ADDIN ZOTERO_ITEM CSL_CITATION {"citationID":"KfJCUfNz","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0D65F6">
        <w:rPr>
          <w:rFonts w:ascii="Aptos" w:hAnsi="Aptos"/>
        </w:rPr>
        <w:t>(Singleton and Reason, 2007)</w:t>
      </w:r>
      <w:r>
        <w:fldChar w:fldCharType="end"/>
      </w:r>
      <w:r>
        <w:t xml:space="preserve">. These systems become detached from the main jet stream and therefore move independently, sometimes becoming stationary </w:t>
      </w:r>
      <w:r>
        <w:fldChar w:fldCharType="begin"/>
      </w:r>
      <w:r>
        <w:instrText xml:space="preserve"> ADDIN ZOTERO_ITEM CSL_CITATION {"citationID":"hYmurSZG","properties":{"formattedCitation":"(Singleton and Reason, 2007)","plainCitation":"(Singleton and Reason, 2007)","noteIndex":0},"citationItems":[{"id":954,"uris":["http://zotero.org/users/14070386/items/HRBBLXCD"],"itemData":{"id":954,"type":"article-journal","abstract":"Abstract\n            Variability in the characteristics of cut</w:instrText>
      </w:r>
      <w:r>
        <w:rPr>
          <w:rFonts w:ascii="Cambria Math" w:hAnsi="Cambria Math" w:cs="Cambria Math"/>
        </w:rPr>
        <w:instrText>‐</w:instrText>
      </w:r>
      <w:r>
        <w:instrText>off low pressure systems over subtropical southern Africa is examined for the 1973</w:instrText>
      </w:r>
      <w:r>
        <w:rPr>
          <w:rFonts w:ascii="Aptos" w:hAnsi="Aptos" w:cs="Aptos"/>
        </w:rPr>
        <w:instrText>–</w:instrText>
      </w:r>
      <w:r>
        <w:instrText>2002 period. These characteristics include their seasonality, frequency, duration, location and size. It is found that on average 11 cut</w:instrText>
      </w:r>
      <w:r>
        <w:rPr>
          <w:rFonts w:ascii="Cambria Math" w:hAnsi="Cambria Math" w:cs="Cambria Math"/>
        </w:rPr>
        <w:instrText>‐</w:instrText>
      </w:r>
      <w:r>
        <w:instrText>off lows occur over southern Africa south of 20</w:instrText>
      </w:r>
      <w:r>
        <w:rPr>
          <w:rFonts w:ascii="Aptos" w:hAnsi="Aptos" w:cs="Aptos"/>
        </w:rPr>
        <w:instrText>°</w:instrText>
      </w:r>
      <w:r>
        <w:instrText>S per year and are most common in the March</w:instrText>
      </w:r>
      <w:r>
        <w:rPr>
          <w:rFonts w:ascii="Cambria Math" w:hAnsi="Cambria Math" w:cs="Cambria Math"/>
        </w:rPr>
        <w:instrText>‐</w:instrText>
      </w:r>
      <w:r>
        <w:instrText>May season. Potential relationships between the number of cut</w:instrText>
      </w:r>
      <w:r>
        <w:rPr>
          <w:rFonts w:ascii="Cambria Math" w:hAnsi="Cambria Math" w:cs="Cambria Math"/>
        </w:rPr>
        <w:instrText>‐</w:instrText>
      </w:r>
      <w:r>
        <w:instrText>off lows over southern Africa with the El Ni</w:instrText>
      </w:r>
      <w:r>
        <w:rPr>
          <w:rFonts w:ascii="Aptos" w:hAnsi="Aptos" w:cs="Aptos"/>
        </w:rPr>
        <w:instrText>ñ</w:instrText>
      </w:r>
      <w:r>
        <w:instrText>o Southern Oscillation (ENSO), the Pacific South America pattern, the wave number 3 pattern and the semi</w:instrText>
      </w:r>
      <w:r>
        <w:rPr>
          <w:rFonts w:ascii="Cambria Math" w:hAnsi="Cambria Math" w:cs="Cambria Math"/>
        </w:rPr>
        <w:instrText>‐</w:instrText>
      </w:r>
      <w:r>
        <w:instrText>annual oscillation (SAO) are discussed. La Ni</w:instrText>
      </w:r>
      <w:r>
        <w:rPr>
          <w:rFonts w:ascii="Aptos" w:hAnsi="Aptos" w:cs="Aptos"/>
        </w:rPr>
        <w:instrText>ñ</w:instrText>
      </w:r>
      <w:r>
        <w:instrText>a years appear to be associated with above average annual frequencies of cut</w:instrText>
      </w:r>
      <w:r>
        <w:rPr>
          <w:rFonts w:ascii="Cambria Math" w:hAnsi="Cambria Math" w:cs="Cambria Math"/>
        </w:rPr>
        <w:instrText>‐</w:instrText>
      </w:r>
      <w:r>
        <w:instrText>off lows but the reverse is generally not true for El Ni</w:instrText>
      </w:r>
      <w:r>
        <w:rPr>
          <w:rFonts w:ascii="Aptos" w:hAnsi="Aptos" w:cs="Aptos"/>
        </w:rPr>
        <w:instrText>ñ</w:instrText>
      </w:r>
      <w:r>
        <w:instrText>o years. There was a shift in the preferred season for cut</w:instrText>
      </w:r>
      <w:r>
        <w:rPr>
          <w:rFonts w:ascii="Cambria Math" w:hAnsi="Cambria Math" w:cs="Cambria Math"/>
        </w:rPr>
        <w:instrText>‐</w:instrText>
      </w:r>
      <w:r>
        <w:instrText>off lows from March</w:instrText>
      </w:r>
      <w:r>
        <w:rPr>
          <w:rFonts w:ascii="Aptos" w:hAnsi="Aptos" w:cs="Aptos"/>
        </w:rPr>
        <w:instrText>–</w:instrText>
      </w:r>
      <w:r>
        <w:instrText>May to June</w:instrText>
      </w:r>
      <w:r>
        <w:rPr>
          <w:rFonts w:ascii="Aptos" w:hAnsi="Aptos" w:cs="Aptos"/>
        </w:rPr>
        <w:instrText>–</w:instrText>
      </w:r>
      <w:r>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Pr>
          <w:rFonts w:ascii="Cambria Math" w:hAnsi="Cambria Math" w:cs="Cambria Math"/>
        </w:rPr>
        <w:instrText>‐</w:instrText>
      </w:r>
      <w:r>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Pr>
          <w:rFonts w:ascii="Cambria Math" w:hAnsi="Cambria Math" w:cs="Cambria Math"/>
        </w:rPr>
        <w:instrText>‐</w:instrText>
      </w:r>
      <w:r>
        <w:instrText xml:space="preserve">off low pressure systems over subtropical southern Africa","volume":"27","author":[{"family":"Singleton","given":"A. T."},{"family":"Reason","given":"C. J. C."}],"issued":{"date-parts":[["2007",3,15]]}}}],"schema":"https://github.com/citation-style-language/schema/raw/master/csl-citation.json"} </w:instrText>
      </w:r>
      <w:r>
        <w:fldChar w:fldCharType="separate"/>
      </w:r>
      <w:r w:rsidRPr="00D77EB0">
        <w:rPr>
          <w:rFonts w:ascii="Aptos" w:hAnsi="Aptos"/>
        </w:rPr>
        <w:t>(Singleton and Reason, 2007)</w:t>
      </w:r>
      <w:r>
        <w:fldChar w:fldCharType="end"/>
      </w:r>
      <w:r>
        <w:t xml:space="preserve">. Extreme wave conditions, with significant wave height and peak periods exceeding 10 m and 20 s respectively are associated with COLs </w:t>
      </w:r>
      <w:r>
        <w:fldChar w:fldCharType="begin"/>
      </w:r>
      <w:r>
        <w:instrText xml:space="preserve"> ADDIN ZOTERO_ITEM CSL_CITATION {"citationID":"dueHm3Gu","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fldChar w:fldCharType="separate"/>
      </w:r>
      <w:r w:rsidRPr="00535958">
        <w:rPr>
          <w:rFonts w:ascii="Aptos" w:hAnsi="Aptos"/>
        </w:rPr>
        <w:t>(Boyd et al., 2014)</w:t>
      </w:r>
      <w:r>
        <w:fldChar w:fldCharType="end"/>
      </w:r>
      <w:r>
        <w:t xml:space="preserve">. </w:t>
      </w:r>
    </w:p>
    <w:p w14:paraId="214D30E5" w14:textId="2C2C3680" w:rsidR="00E01210" w:rsidRPr="0005502D" w:rsidRDefault="00252CAA" w:rsidP="00901061">
      <w:r w:rsidRPr="0005502D">
        <w:t xml:space="preserve">The observed wind field in False Bay </w:t>
      </w:r>
      <w:r w:rsidR="0054758F" w:rsidRPr="0005502D">
        <w:t>is highly variable and complicated.</w:t>
      </w:r>
      <w:r w:rsidR="00F627AE" w:rsidRPr="0005502D">
        <w:t xml:space="preserve"> </w:t>
      </w:r>
      <w:r w:rsidR="00C2774C" w:rsidRPr="0005502D">
        <w:t xml:space="preserve">Wainman et al. (1987) </w:t>
      </w:r>
      <w:r w:rsidR="0054758F" w:rsidRPr="0005502D">
        <w:t xml:space="preserve">analysed time series data </w:t>
      </w:r>
      <w:r w:rsidR="006A3509" w:rsidRPr="0005502D">
        <w:t xml:space="preserve">from </w:t>
      </w:r>
      <w:r w:rsidR="00345060" w:rsidRPr="0005502D">
        <w:t xml:space="preserve">anemometers and </w:t>
      </w:r>
      <w:r w:rsidR="002472D0" w:rsidRPr="0005502D">
        <w:t xml:space="preserve">found that </w:t>
      </w:r>
      <w:r w:rsidR="00F627AE" w:rsidRPr="0005502D">
        <w:t xml:space="preserve">correlations between stations </w:t>
      </w:r>
      <w:r w:rsidR="00D45E65" w:rsidRPr="0005502D">
        <w:t>was</w:t>
      </w:r>
      <w:r w:rsidR="00F627AE" w:rsidRPr="0005502D">
        <w:t xml:space="preserve"> </w:t>
      </w:r>
      <w:r w:rsidR="00C5081D" w:rsidRPr="0005502D">
        <w:t>poor</w:t>
      </w:r>
      <w:r w:rsidR="00F627AE" w:rsidRPr="0005502D">
        <w:t xml:space="preserve"> </w:t>
      </w:r>
      <m:oMath>
        <m:d>
          <m:dPr>
            <m:ctrlPr>
              <w:rPr>
                <w:rFonts w:ascii="Cambria Math" w:hAnsi="Cambria Math"/>
                <w:i/>
              </w:rPr>
            </m:ctrlPr>
          </m:dPr>
          <m:e>
            <m:r>
              <w:rPr>
                <w:rFonts w:ascii="Cambria Math" w:hAnsi="Cambria Math"/>
              </w:rPr>
              <m:t>&lt;0.6</m:t>
            </m:r>
          </m:e>
        </m:d>
      </m:oMath>
      <w:r w:rsidR="00831F09" w:rsidRPr="0005502D">
        <w:t xml:space="preserve">. </w:t>
      </w:r>
      <w:r w:rsidR="007D2454" w:rsidRPr="0005502D">
        <w:t>Th</w:t>
      </w:r>
      <w:r w:rsidR="002D3FE6" w:rsidRPr="0005502D">
        <w:t xml:space="preserve">e spatially </w:t>
      </w:r>
      <w:r w:rsidR="00C65DD3" w:rsidRPr="0005502D">
        <w:t xml:space="preserve">varying wind field </w:t>
      </w:r>
      <w:r w:rsidR="008C3A34" w:rsidRPr="0005502D">
        <w:t xml:space="preserve">over False Bay </w:t>
      </w:r>
      <w:r w:rsidR="002C287E" w:rsidRPr="0005502D">
        <w:t xml:space="preserve">was described as a synoptic sequence by Jury (1984): </w:t>
      </w:r>
    </w:p>
    <w:p w14:paraId="5A163ED3" w14:textId="442A6D62" w:rsidR="002C287E" w:rsidRPr="0005502D" w:rsidRDefault="002C287E" w:rsidP="00901061">
      <w:r w:rsidRPr="0005502D">
        <w:rPr>
          <w:b/>
          <w:bCs/>
        </w:rPr>
        <w:t>South-west regime:</w:t>
      </w:r>
      <w:r w:rsidRPr="0005502D">
        <w:t xml:space="preserve"> </w:t>
      </w:r>
      <w:r w:rsidR="006222DE" w:rsidRPr="0005502D">
        <w:t xml:space="preserve">Southwesterlies are associated with the ridging SAH </w:t>
      </w:r>
      <w:r w:rsidR="004D3BBE" w:rsidRPr="0005502D">
        <w:t xml:space="preserve">following the passage of a cold front. Due to local orographic effects near </w:t>
      </w:r>
      <w:r w:rsidR="000B1A2C" w:rsidRPr="0005502D">
        <w:t>Walker Bay (to the east of False  Bay) the wind field becomes</w:t>
      </w:r>
      <w:r w:rsidR="006B7870" w:rsidRPr="0005502D">
        <w:t xml:space="preserve"> uniformly southerly and strengthens as the pressure gradients increase </w:t>
      </w:r>
      <w:r w:rsidR="00971A6C" w:rsidRPr="0005502D">
        <w:fldChar w:fldCharType="begin"/>
      </w:r>
      <w:r w:rsidR="008E2B12" w:rsidRPr="0005502D">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sidRPr="0005502D">
        <w:fldChar w:fldCharType="separate"/>
      </w:r>
      <w:r w:rsidR="00971A6C" w:rsidRPr="0005502D">
        <w:t>(Jury, 1984; Largier et al., 1992)</w:t>
      </w:r>
      <w:r w:rsidR="00971A6C" w:rsidRPr="0005502D">
        <w:fldChar w:fldCharType="end"/>
      </w:r>
      <w:r w:rsidR="00B60F59" w:rsidRPr="0005502D">
        <w:t xml:space="preserve">. </w:t>
      </w:r>
      <w:r w:rsidR="00B71CAD" w:rsidRPr="0005502D">
        <w:t>This is illustrated in Fig 3a.</w:t>
      </w:r>
    </w:p>
    <w:p w14:paraId="218296FB" w14:textId="353DC6A5" w:rsidR="009C0E82" w:rsidRPr="0005502D" w:rsidRDefault="009C0E82" w:rsidP="00901061">
      <w:pPr>
        <w:rPr>
          <w:b/>
          <w:bCs/>
        </w:rPr>
      </w:pPr>
      <w:r w:rsidRPr="0005502D">
        <w:rPr>
          <w:b/>
          <w:bCs/>
        </w:rPr>
        <w:lastRenderedPageBreak/>
        <w:t>South-east regimes</w:t>
      </w:r>
    </w:p>
    <w:p w14:paraId="085D23AC" w14:textId="484BC78B" w:rsidR="00E01210" w:rsidRPr="0005502D" w:rsidRDefault="00B60F59" w:rsidP="00E01210">
      <w:pPr>
        <w:keepNext/>
      </w:pPr>
      <w:r w:rsidRPr="0005502D">
        <w:rPr>
          <w:b/>
          <w:bCs/>
        </w:rPr>
        <w:t xml:space="preserve">Deep </w:t>
      </w:r>
      <w:r w:rsidRPr="0005502D">
        <w:t>south-east regime:</w:t>
      </w:r>
      <w:r w:rsidR="00E6319B" w:rsidRPr="0005502D">
        <w:t xml:space="preserve"> </w:t>
      </w:r>
      <w:r w:rsidR="006A676B" w:rsidRPr="0005502D">
        <w:t>During southerly meridional flow d</w:t>
      </w:r>
      <w:r w:rsidR="000B62A0" w:rsidRPr="0005502D">
        <w:t xml:space="preserve">eep southeasterlies </w:t>
      </w:r>
      <w:r w:rsidR="006A676B" w:rsidRPr="0005502D">
        <w:t>flow</w:t>
      </w:r>
      <w:r w:rsidR="000B62A0" w:rsidRPr="0005502D">
        <w:t xml:space="preserve"> over the surrounding mountain ranges and </w:t>
      </w:r>
      <w:r w:rsidR="003B4957" w:rsidRPr="0005502D">
        <w:t xml:space="preserve">are associated with accelerated winds speeds across the bay, as well as the development of a </w:t>
      </w:r>
      <w:r w:rsidR="007440A4" w:rsidRPr="0005502D">
        <w:t xml:space="preserve">strong  easterly downslope jet in the lee of  the Kogelberg mountains. </w:t>
      </w:r>
      <w:r w:rsidR="00F01446" w:rsidRPr="0005502D">
        <w:t xml:space="preserve">Deep conditions are modified when </w:t>
      </w:r>
      <w:r w:rsidR="007440A4" w:rsidRPr="0005502D">
        <w:t xml:space="preserve"> </w:t>
      </w:r>
      <w:r w:rsidR="00F01446" w:rsidRPr="0005502D">
        <w:t>a</w:t>
      </w:r>
      <w:r w:rsidR="00455E62" w:rsidRPr="0005502D">
        <w:t xml:space="preserve"> low level-level subsidence inversion </w:t>
      </w:r>
      <w:r w:rsidR="00666944" w:rsidRPr="0005502D">
        <w:t>(</w:t>
      </w:r>
      <w:r w:rsidR="001700CC" w:rsidRPr="0005502D">
        <w:t xml:space="preserve">descending layer of air is heated as it is compressed </w:t>
      </w:r>
      <w:r w:rsidR="007262E0" w:rsidRPr="0005502D">
        <w:t xml:space="preserve">near the surface) caps the southeasterlies below the </w:t>
      </w:r>
      <w:r w:rsidR="009F2BEA" w:rsidRPr="0005502D">
        <w:t>mountain ranges</w:t>
      </w:r>
      <w:r w:rsidR="00F01446" w:rsidRPr="0005502D">
        <w:t xml:space="preserve"> to the east and west. </w:t>
      </w:r>
      <w:r w:rsidR="00372C21" w:rsidRPr="0005502D">
        <w:t xml:space="preserve">This signals the </w:t>
      </w:r>
      <w:r w:rsidR="005D1E59" w:rsidRPr="0005502D">
        <w:t xml:space="preserve">development of the shallow south-east regime. </w:t>
      </w:r>
      <w:r w:rsidR="00B71CAD" w:rsidRPr="0005502D">
        <w:t>This is illustrated in Fig 3b.</w:t>
      </w:r>
    </w:p>
    <w:p w14:paraId="22DA6C58" w14:textId="39C3E442" w:rsidR="005D1E59" w:rsidRPr="0005502D" w:rsidRDefault="005D1E59" w:rsidP="00E01210">
      <w:pPr>
        <w:keepNext/>
      </w:pPr>
      <w:r w:rsidRPr="0005502D">
        <w:rPr>
          <w:b/>
          <w:bCs/>
        </w:rPr>
        <w:t xml:space="preserve">Shallow </w:t>
      </w:r>
      <w:r w:rsidRPr="0005502D">
        <w:t xml:space="preserve">south-east regime: </w:t>
      </w:r>
      <w:r w:rsidR="00340A79" w:rsidRPr="0005502D">
        <w:t xml:space="preserve">The ridging process of the SAH and </w:t>
      </w:r>
      <w:r w:rsidR="00136CDD" w:rsidRPr="0005502D">
        <w:t xml:space="preserve">lowers the height of the inversion layer and consequently blocks the surface wind from flowing over the </w:t>
      </w:r>
      <w:r w:rsidR="005E63FC" w:rsidRPr="0005502D">
        <w:t>Hottentots Holland mountain range.</w:t>
      </w:r>
      <w:r w:rsidR="00323786" w:rsidRPr="0005502D">
        <w:t xml:space="preserve"> </w:t>
      </w:r>
      <w:r w:rsidR="00523C16" w:rsidRPr="0005502D">
        <w:t xml:space="preserve">The mountain range and inversion constrain the </w:t>
      </w:r>
      <w:r w:rsidR="00A64CC2" w:rsidRPr="0005502D">
        <w:t xml:space="preserve">wind to a ~600 m </w:t>
      </w:r>
      <w:r w:rsidR="008F1C0B" w:rsidRPr="0005502D">
        <w:t>vertical extent</w:t>
      </w:r>
      <w:r w:rsidR="000614B5" w:rsidRPr="0005502D">
        <w:t>, hence shallow,</w:t>
      </w:r>
      <w:r w:rsidR="008F1C0B" w:rsidRPr="0005502D">
        <w:t xml:space="preserve"> and deflect it seaward </w:t>
      </w:r>
      <w:r w:rsidR="00D5672F" w:rsidRPr="0005502D">
        <w:fldChar w:fldCharType="begin"/>
      </w:r>
      <w:r w:rsidR="00D5672F" w:rsidRPr="0005502D">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rsidRPr="0005502D">
        <w:fldChar w:fldCharType="separate"/>
      </w:r>
      <w:r w:rsidR="00D5672F" w:rsidRPr="0005502D">
        <w:t>(Wainman et al., 1987)</w:t>
      </w:r>
      <w:r w:rsidR="00D5672F" w:rsidRPr="0005502D">
        <w:fldChar w:fldCharType="end"/>
      </w:r>
      <w:r w:rsidR="00D5672F" w:rsidRPr="0005502D">
        <w:t xml:space="preserve">. </w:t>
      </w:r>
      <w:r w:rsidR="00B91829" w:rsidRPr="0005502D">
        <w:t xml:space="preserve">As a result of this the surface winds accelerate past Cape Hangklip and a wind shadow develops in the </w:t>
      </w:r>
      <w:r w:rsidR="006B28DC" w:rsidRPr="0005502D">
        <w:t xml:space="preserve">lee </w:t>
      </w:r>
      <w:r w:rsidR="00981409" w:rsidRPr="0005502D">
        <w:t xml:space="preserve">of the Helderberg Mountains, which </w:t>
      </w:r>
      <w:r w:rsidR="003125DC" w:rsidRPr="0005502D">
        <w:t xml:space="preserve">impacts surface circulation near Gordon’s Bay </w:t>
      </w:r>
      <w:r w:rsidR="003125DC" w:rsidRPr="0005502D">
        <w:fldChar w:fldCharType="begin"/>
      </w:r>
      <w:r w:rsidR="003125DC" w:rsidRPr="0005502D">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rsidRPr="0005502D">
        <w:fldChar w:fldCharType="separate"/>
      </w:r>
      <w:r w:rsidR="003125DC" w:rsidRPr="0005502D">
        <w:t>(Wainman et al., 1987)</w:t>
      </w:r>
      <w:r w:rsidR="003125DC" w:rsidRPr="0005502D">
        <w:fldChar w:fldCharType="end"/>
      </w:r>
      <w:r w:rsidR="003125DC" w:rsidRPr="0005502D">
        <w:t xml:space="preserve">. </w:t>
      </w:r>
      <w:r w:rsidR="006B28DC" w:rsidRPr="0005502D">
        <w:t xml:space="preserve"> </w:t>
      </w:r>
      <w:r w:rsidR="00622295" w:rsidRPr="0005502D">
        <w:t xml:space="preserve">The data analysed by Wainman et al. (1987) indicate that </w:t>
      </w:r>
      <w:r w:rsidR="00D31880" w:rsidRPr="0005502D">
        <w:t xml:space="preserve">these winds entering the bay are </w:t>
      </w:r>
      <w:r w:rsidR="00EA326A" w:rsidRPr="0005502D">
        <w:t>deflected (</w:t>
      </w:r>
      <w:r w:rsidR="000C77B0" w:rsidRPr="0005502D">
        <w:t>by</w:t>
      </w:r>
      <w:r w:rsidR="00EA326A" w:rsidRPr="0005502D">
        <w:t xml:space="preserve"> local orographic effects) to become </w:t>
      </w:r>
      <w:r w:rsidR="003125DC" w:rsidRPr="0005502D">
        <w:t xml:space="preserve">increasingly </w:t>
      </w:r>
      <w:r w:rsidR="00004886" w:rsidRPr="0005502D">
        <w:t>southerly</w:t>
      </w:r>
      <w:r w:rsidR="00EA538E" w:rsidRPr="0005502D">
        <w:t>.</w:t>
      </w:r>
      <w:r w:rsidR="005E63FC" w:rsidRPr="0005502D">
        <w:t xml:space="preserve"> </w:t>
      </w:r>
      <w:r w:rsidR="00EA538E" w:rsidRPr="0005502D">
        <w:t xml:space="preserve">The lowering of the inversion layer and subsequent change in the wind field </w:t>
      </w:r>
      <w:r w:rsidR="005E63FC" w:rsidRPr="0005502D">
        <w:t xml:space="preserve">usually occurs over three days </w:t>
      </w:r>
      <w:r w:rsidR="005E63FC" w:rsidRPr="0005502D">
        <w:fldChar w:fldCharType="begin"/>
      </w:r>
      <w:r w:rsidR="008E2B12" w:rsidRPr="0005502D">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rsidRPr="0005502D">
        <w:fldChar w:fldCharType="separate"/>
      </w:r>
      <w:r w:rsidR="00F8555C" w:rsidRPr="0005502D">
        <w:t>(Jury, 1984; Jury et al., 1985)</w:t>
      </w:r>
      <w:r w:rsidR="005E63FC" w:rsidRPr="0005502D">
        <w:fldChar w:fldCharType="end"/>
      </w:r>
      <w:r w:rsidR="00622295" w:rsidRPr="0005502D">
        <w:t xml:space="preserve"> </w:t>
      </w:r>
      <w:r w:rsidR="00832CC3" w:rsidRPr="0005502D">
        <w:t xml:space="preserve">This process is illustrated in Fig 3c. </w:t>
      </w:r>
    </w:p>
    <w:p w14:paraId="170099C2" w14:textId="564152D5" w:rsidR="00832CC3" w:rsidRPr="0005502D" w:rsidRDefault="00832CC3" w:rsidP="00E01210">
      <w:pPr>
        <w:keepNext/>
      </w:pPr>
      <w:r w:rsidRPr="0005502D">
        <w:rPr>
          <w:b/>
          <w:bCs/>
        </w:rPr>
        <w:t xml:space="preserve">North-west regime: </w:t>
      </w:r>
      <w:r w:rsidR="006A0BA8" w:rsidRPr="0005502D">
        <w:t>North</w:t>
      </w:r>
      <w:r w:rsidR="00312375" w:rsidRPr="0005502D">
        <w:t xml:space="preserve">westers </w:t>
      </w:r>
      <w:r w:rsidR="00136ED2" w:rsidRPr="0005502D">
        <w:t xml:space="preserve">signal the approach of a cold front after the passage of a coastal low. </w:t>
      </w:r>
      <w:r w:rsidR="001E456B" w:rsidRPr="0005502D">
        <w:t xml:space="preserve">Flow over the </w:t>
      </w:r>
      <w:r w:rsidR="00255205" w:rsidRPr="0005502D">
        <w:t xml:space="preserve">Table Mountain range causes the wind to deflect to become more northerly </w:t>
      </w:r>
      <w:r w:rsidR="0072499C" w:rsidRPr="0005502D">
        <w:t xml:space="preserve">over False Bay, where it blows uniformly. </w:t>
      </w:r>
      <w:r w:rsidR="00DB4B25" w:rsidRPr="0005502D">
        <w:t>The wind</w:t>
      </w:r>
      <w:r w:rsidR="00814D1D" w:rsidRPr="0005502D">
        <w:t>s at the mouth of the bay</w:t>
      </w:r>
      <w:r w:rsidR="009D4B2C" w:rsidRPr="0005502D">
        <w:t xml:space="preserve"> </w:t>
      </w:r>
      <w:r w:rsidR="00DB4B25" w:rsidRPr="0005502D">
        <w:t>become</w:t>
      </w:r>
      <w:r w:rsidR="00470F30" w:rsidRPr="0005502D">
        <w:t xml:space="preserve"> </w:t>
      </w:r>
      <w:r w:rsidR="00470F30" w:rsidRPr="0005502D">
        <w:lastRenderedPageBreak/>
        <w:t>stronger and</w:t>
      </w:r>
      <w:r w:rsidR="00DB4B25" w:rsidRPr="0005502D">
        <w:t xml:space="preserve"> more north-westerly to westerly </w:t>
      </w:r>
      <w:r w:rsidR="00064D3C" w:rsidRPr="0005502D">
        <w:t xml:space="preserve">due to </w:t>
      </w:r>
      <w:r w:rsidR="00814D1D" w:rsidRPr="0005502D">
        <w:t xml:space="preserve">topographic steering at Cape Point. </w:t>
      </w:r>
      <w:r w:rsidR="00470F30" w:rsidRPr="0005502D">
        <w:t>This is illustrated in Fig</w:t>
      </w:r>
      <w:r w:rsidR="00064D3C" w:rsidRPr="0005502D">
        <w:t xml:space="preserve"> 3d.</w:t>
      </w:r>
    </w:p>
    <w:p w14:paraId="7111F030" w14:textId="4716F1A6" w:rsidR="007E2B46" w:rsidRPr="0005502D" w:rsidRDefault="00505FED" w:rsidP="00AD252D">
      <w:r w:rsidRPr="0005502D">
        <w:rPr>
          <w:noProof/>
        </w:rPr>
        <mc:AlternateContent>
          <mc:Choice Requires="wpg">
            <w:drawing>
              <wp:anchor distT="0" distB="0" distL="114300" distR="114300" simplePos="0" relativeHeight="251662336" behindDoc="0" locked="0" layoutInCell="1" allowOverlap="1" wp14:anchorId="03F7219B" wp14:editId="1C566A84">
                <wp:simplePos x="0" y="0"/>
                <wp:positionH relativeFrom="column">
                  <wp:posOffset>0</wp:posOffset>
                </wp:positionH>
                <wp:positionV relativeFrom="paragraph">
                  <wp:posOffset>2540</wp:posOffset>
                </wp:positionV>
                <wp:extent cx="5521960" cy="6317615"/>
                <wp:effectExtent l="0" t="0" r="2540" b="6985"/>
                <wp:wrapTopAndBottom/>
                <wp:docPr id="8806496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1960" cy="6317615"/>
                          <a:chOff x="216708" y="-163852"/>
                          <a:chExt cx="5731510" cy="6557168"/>
                        </a:xfrm>
                      </wpg:grpSpPr>
                      <pic:pic xmlns:pic="http://schemas.openxmlformats.org/drawingml/2006/picture">
                        <pic:nvPicPr>
                          <pic:cNvPr id="1338425000"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216814" y="5972205"/>
                            <a:ext cx="5731404" cy="421111"/>
                          </a:xfrm>
                          <a:prstGeom prst="rect">
                            <a:avLst/>
                          </a:prstGeom>
                          <a:solidFill>
                            <a:prstClr val="white"/>
                          </a:solidFill>
                          <a:ln>
                            <a:noFill/>
                          </a:ln>
                        </wps:spPr>
                        <wps:txbx>
                          <w:txbxContent>
                            <w:p w14:paraId="1E65931D" w14:textId="0252A4D6" w:rsidR="00505FED" w:rsidRPr="0005502D" w:rsidRDefault="00505FED" w:rsidP="00505FED">
                              <w:pPr>
                                <w:pStyle w:val="Caption"/>
                              </w:pPr>
                              <w:r w:rsidRPr="0005502D">
                                <w:t xml:space="preserve">Figure </w:t>
                              </w:r>
                              <w:fldSimple w:instr=" SEQ Figure \* ARABIC ">
                                <w:r w:rsidR="00396121">
                                  <w:rPr>
                                    <w:noProof/>
                                  </w:rPr>
                                  <w:t>4</w:t>
                                </w:r>
                              </w:fldSimple>
                              <w:r w:rsidRPr="0005502D">
                                <w:t>) Four wind phases and associated synoptic systems. Southerly meridional flow - a; Ridging SAH - b &amp; c, Coastal low – d. Isobars show truncated values of MSLP in hPa (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F7219B" id="Group 7" o:spid="_x0000_s1035" style="position:absolute;margin-left:0;margin-top:.2pt;width:434.8pt;height:497.45pt;z-index:251662336;mso-position-horizontal-relative:text;mso-position-vertical-relative:text;mso-width-relative:margin;mso-height-relative:margin" coordorigin="2167,-1638" coordsize="57315,655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">
                <o:lock v:ext="edit" aspectratio="t"/>
                <v:shape id="Picture 6" o:spid="_x0000_s1036"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5" o:title=""/>
                </v:shape>
                <v:shape id="Text Box 1" o:spid="_x0000_s1037" type="#_x0000_t202" style="position:absolute;left:2168;top:59722;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E65931D" w14:textId="0252A4D6" w:rsidR="00505FED" w:rsidRPr="0005502D" w:rsidRDefault="00505FED" w:rsidP="00505FED">
                        <w:pPr>
                          <w:pStyle w:val="Caption"/>
                        </w:pPr>
                        <w:r w:rsidRPr="0005502D">
                          <w:t xml:space="preserve">Figure </w:t>
                        </w:r>
                        <w:fldSimple w:instr=" SEQ Figure \* ARABIC ">
                          <w:r w:rsidR="00396121">
                            <w:rPr>
                              <w:noProof/>
                            </w:rPr>
                            <w:t>4</w:t>
                          </w:r>
                        </w:fldSimple>
                        <w:r w:rsidRPr="0005502D">
                          <w:t>) Four wind phases and associated synoptic systems. Southerly meridional flow - a; Ridging SAH - b &amp; c, Coastal low – d. Isobars show truncated values of MSLP in hPa (Jury, 1984).</w:t>
                        </w:r>
                      </w:p>
                    </w:txbxContent>
                  </v:textbox>
                </v:shape>
                <w10:wrap type="topAndBottom"/>
              </v:group>
            </w:pict>
          </mc:Fallback>
        </mc:AlternateContent>
      </w:r>
      <w:r w:rsidRPr="0005502D">
        <w:t xml:space="preserve">Fig. 4 shows the 10 m flow streamlines associated with each wind regime and is based on outputs from the South African Weather Service (SAWS) operational Unified Model which has a 4.4 km horizontal grid resolution </w:t>
      </w:r>
      <w:r w:rsidRPr="0005502D">
        <w:fldChar w:fldCharType="begin"/>
      </w:r>
      <w:r w:rsidRPr="0005502D">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Pr="0005502D">
        <w:fldChar w:fldCharType="separate"/>
      </w:r>
      <w:r w:rsidRPr="0005502D">
        <w:t>(Brown et al., 2012; Cullen, 1993)</w:t>
      </w:r>
      <w:r w:rsidRPr="0005502D">
        <w:fldChar w:fldCharType="end"/>
      </w:r>
      <w:r w:rsidRPr="0005502D">
        <w:t>. The model output indicates that higher winds speeds are expected over the bay during south-west and deep south-east regimes, compared to slower speeds during the other two regimes. Average wind speed 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05502D">
        <w:t xml:space="preserve"> according to early observational studies by Le Roux (1975) and Gründlingh et al. (1989). These values correspond well to recent observations </w:t>
      </w:r>
      <w:r w:rsidRPr="0005502D">
        <w:fldChar w:fldCharType="begin"/>
      </w:r>
      <w:r w:rsidRPr="0005502D">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Pr="0005502D">
        <w:fldChar w:fldCharType="separate"/>
      </w:r>
      <w:r w:rsidRPr="0005502D">
        <w:t>(Bonnardot et al., 2005; Daniels et al., 2022)</w:t>
      </w:r>
      <w:r w:rsidRPr="0005502D">
        <w:fldChar w:fldCharType="end"/>
      </w:r>
      <w:r w:rsidRPr="0005502D">
        <w:t xml:space="preserve"> and modelling studies </w:t>
      </w:r>
      <w:r w:rsidRPr="0005502D">
        <w:fldChar w:fldCharType="begin"/>
      </w:r>
      <w:r w:rsidRPr="0005502D">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t>(Coleman, 2019; de Vos, 2022; Salonen, 2019)</w:t>
      </w:r>
      <w:r w:rsidRPr="0005502D">
        <w:fldChar w:fldCharType="end"/>
      </w:r>
      <w:r w:rsidRPr="0005502D">
        <w:t>.</w:t>
      </w:r>
    </w:p>
    <w:p w14:paraId="2845CB11" w14:textId="2DC7ABB9" w:rsidR="00174920" w:rsidRPr="0005502D" w:rsidRDefault="00F31B55" w:rsidP="00F31B55">
      <w:r w:rsidRPr="0005502D">
        <w:rPr>
          <w:noProof/>
        </w:rPr>
        <w:lastRenderedPageBreak/>
        <mc:AlternateContent>
          <mc:Choice Requires="wpg">
            <w:drawing>
              <wp:inline distT="0" distB="0" distL="0" distR="0" wp14:anchorId="7E4ADEDD" wp14:editId="74EE128B">
                <wp:extent cx="5731200" cy="6667200"/>
                <wp:effectExtent l="0" t="0" r="3175" b="635"/>
                <wp:docPr id="1851096241"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31200" cy="6667200"/>
                          <a:chOff x="0" y="0"/>
                          <a:chExt cx="5731510" cy="6666865"/>
                        </a:xfrm>
                      </wpg:grpSpPr>
                      <pic:pic xmlns:pic="http://schemas.openxmlformats.org/drawingml/2006/picture">
                        <pic:nvPicPr>
                          <pic:cNvPr id="647175766" name="Picture 8"/>
                          <pic:cNvPicPr>
                            <a:picLocks noChangeAspect="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34C7D266" w:rsidR="00F31B55" w:rsidRPr="0005502D" w:rsidRDefault="00F31B55" w:rsidP="00F31B55">
                              <w:pPr>
                                <w:pStyle w:val="Caption"/>
                              </w:pPr>
                              <w:r w:rsidRPr="0005502D">
                                <w:t xml:space="preserve">Figure </w:t>
                              </w:r>
                              <w:fldSimple w:instr=" SEQ Figure \* ARABIC ">
                                <w:r w:rsidR="00396121">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8" style="width:451.3pt;height:52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">
                <o:lock v:ext="edit" aspectratio="t"/>
                <v:shape id="Picture 8" o:spid="_x0000_s1039"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8" o:title=""/>
                </v:shape>
                <v:shape id="Text Box 1" o:spid="_x0000_s1040"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34C7D266" w:rsidR="00F31B55" w:rsidRPr="0005502D" w:rsidRDefault="00F31B55" w:rsidP="00F31B55">
                        <w:pPr>
                          <w:pStyle w:val="Caption"/>
                        </w:pPr>
                        <w:r w:rsidRPr="0005502D">
                          <w:t xml:space="preserve">Figure </w:t>
                        </w:r>
                        <w:fldSimple w:instr=" SEQ Figure \* ARABIC ">
                          <w:r w:rsidR="00396121">
                            <w:rPr>
                              <w:noProof/>
                            </w:rPr>
                            <w:t>5</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v:textbox>
                </v:shape>
                <w10:anchorlock/>
              </v:group>
            </w:pict>
          </mc:Fallback>
        </mc:AlternateContent>
      </w:r>
      <w:r w:rsidR="003D1D06" w:rsidRPr="0005502D">
        <w:t xml:space="preserve"> </w:t>
      </w:r>
    </w:p>
    <w:p w14:paraId="3EA8313A" w14:textId="2D6F8F2A" w:rsidR="00174920" w:rsidRPr="00174920" w:rsidRDefault="00CC1B0E" w:rsidP="00174920">
      <w:pPr>
        <w:pStyle w:val="Heading2"/>
      </w:pPr>
      <w:bookmarkStart w:id="6" w:name="_Toc206743055"/>
      <w:r w:rsidRPr="0005502D">
        <w:t>Wave Climate</w:t>
      </w:r>
      <w:bookmarkEnd w:id="6"/>
      <w:r w:rsidRPr="0005502D">
        <w:t xml:space="preserve"> </w:t>
      </w:r>
    </w:p>
    <w:p w14:paraId="07EA6AEB" w14:textId="66086530" w:rsidR="00E232F9" w:rsidRPr="0005502D" w:rsidRDefault="00336108" w:rsidP="00A17FB4">
      <w:r w:rsidRPr="0005502D">
        <w:t xml:space="preserve">Surface ocean </w:t>
      </w:r>
      <w:r w:rsidR="0066141E">
        <w:t xml:space="preserve">waves </w:t>
      </w:r>
      <w:r w:rsidRPr="0005502D">
        <w:t xml:space="preserve">result from an exchange of energy and momentum between the atmosphere and ocean. These surface waves grow in proportion to wind speed, fetch and duration </w:t>
      </w:r>
      <w:r w:rsidRPr="0005502D">
        <w:fldChar w:fldCharType="begin"/>
      </w:r>
      <w:r w:rsidRPr="0005502D">
        <w:instrText xml:space="preserve"> ADDIN ZOTERO_ITEM CSL_CITATION {"citationID":"iPAvCL6d","properties":{"formattedCitation":"(Ramos et al., 2021; Salonen, 2019)","plainCitation":"(Ramos et al., 2021; Salonen, 2019)","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rPr>
          <w:rFonts w:ascii="Aptos" w:hAnsi="Aptos"/>
        </w:rPr>
        <w:t>(Ramos et al., 2021; Salonen, 2019)</w:t>
      </w:r>
      <w:r w:rsidRPr="0005502D">
        <w:fldChar w:fldCharType="end"/>
      </w:r>
      <w:r w:rsidR="007E6F5E" w:rsidRPr="0005502D">
        <w:t xml:space="preserve">The wave systems which affect the South African coastline </w:t>
      </w:r>
      <w:r w:rsidR="004002C2" w:rsidRPr="0005502D">
        <w:t>are primarily generated by eastward propagating cold fronts</w:t>
      </w:r>
      <w:r w:rsidR="00A067A0" w:rsidRPr="0005502D">
        <w:t xml:space="preserve"> which originate in the</w:t>
      </w:r>
      <w:r w:rsidR="00F30CCE" w:rsidRPr="0005502D">
        <w:t xml:space="preserve"> South Atlantic and</w:t>
      </w:r>
      <w:r w:rsidR="00A067A0" w:rsidRPr="0005502D">
        <w:t xml:space="preserve"> Southern Ocean.</w:t>
      </w:r>
      <w:r w:rsidR="00A067A0" w:rsidRPr="0005502D">
        <w:fldChar w:fldCharType="begin"/>
      </w:r>
      <w:r w:rsidR="000032F7" w:rsidRPr="0005502D">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rsidRPr="0005502D">
        <w:fldChar w:fldCharType="separate"/>
      </w:r>
      <w:r w:rsidR="000032F7" w:rsidRPr="0005502D">
        <w:rPr>
          <w:rFonts w:ascii="Aptos" w:hAnsi="Aptos"/>
        </w:rPr>
        <w:t>(Salonen, 2019; Shillington and Wyndham Harris, 1978)</w:t>
      </w:r>
      <w:r w:rsidR="00A067A0" w:rsidRPr="0005502D">
        <w:fldChar w:fldCharType="end"/>
      </w:r>
      <w:r w:rsidR="00A067A0" w:rsidRPr="0005502D">
        <w:t>.</w:t>
      </w:r>
      <w:r w:rsidR="00B23D16" w:rsidRPr="0005502D">
        <w:t xml:space="preserve"> For this reason the  predominant swell that affects False Bay comes from the southwest </w:t>
      </w:r>
      <w:r w:rsidR="00B23D16" w:rsidRPr="0005502D">
        <w:fldChar w:fldCharType="begin"/>
      </w:r>
      <w:r w:rsidR="00EF1532" w:rsidRPr="0005502D">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rsidRPr="0005502D">
        <w:fldChar w:fldCharType="separate"/>
      </w:r>
      <w:r w:rsidR="00EF1532" w:rsidRPr="0005502D">
        <w:rPr>
          <w:rFonts w:ascii="Aptos" w:hAnsi="Aptos"/>
        </w:rPr>
        <w:t>(Shillington and Wyndham Harris, 1978; Shipley, 1964)</w:t>
      </w:r>
      <w:r w:rsidR="00B23D16" w:rsidRPr="0005502D">
        <w:fldChar w:fldCharType="end"/>
      </w:r>
      <w:r w:rsidR="00B23D16" w:rsidRPr="0005502D">
        <w:t>.</w:t>
      </w:r>
      <w:r w:rsidR="00A17FB4" w:rsidRPr="0005502D">
        <w:t xml:space="preserve"> </w:t>
      </w:r>
    </w:p>
    <w:p w14:paraId="67D3BB03" w14:textId="6723DCE4" w:rsidR="00E232F9" w:rsidRPr="0005502D" w:rsidRDefault="00E232F9" w:rsidP="00E232F9">
      <w:r w:rsidRPr="0005502D">
        <w:lastRenderedPageBreak/>
        <w:t xml:space="preserve">The generation zones of swell waves are characterized by a broad wave spectrum (chaotic and spread over a wide range of frequencies and directions). Frequency and directional dispersion processes cause the wave spectrum to narrow, and so organised swell is formed </w:t>
      </w:r>
      <w:r w:rsidRPr="0005502D">
        <w:fldChar w:fldCharType="begin"/>
      </w:r>
      <w:r w:rsidRPr="0005502D">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The seasonal cycle of swell affecting False Bay is dependent on the spatio-temporal variability of seasonal cold fronts, which is linked to the seasonal variability of the upper-level westerlies </w:t>
      </w:r>
      <w:r w:rsidRPr="0005502D">
        <w:fldChar w:fldCharType="begin"/>
      </w:r>
      <w:r w:rsidRPr="0005502D">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Taljaard et al., 1969; Veitch et al., 2019)</w:t>
      </w:r>
      <w:r w:rsidRPr="0005502D">
        <w:fldChar w:fldCharType="end"/>
      </w:r>
      <w:r w:rsidRPr="0005502D">
        <w:t xml:space="preserve">. </w:t>
      </w:r>
    </w:p>
    <w:p w14:paraId="629D58A7" w14:textId="4581DDE4" w:rsidR="00100186" w:rsidRPr="0005502D" w:rsidRDefault="007E13E3" w:rsidP="00E232F9">
      <w:r w:rsidRPr="0005502D">
        <w:t>During austral summer (DJF)</w:t>
      </w:r>
      <w:r w:rsidR="00DA0AAD" w:rsidRPr="0005502D">
        <w:t xml:space="preserve">, </w:t>
      </w:r>
      <w:r w:rsidRPr="0005502D">
        <w:t xml:space="preserve"> </w:t>
      </w:r>
      <w:r w:rsidR="00B876B9" w:rsidRPr="0005502D">
        <w:t xml:space="preserve">wave heights of between 2 and 3 m are </w:t>
      </w:r>
      <w:r w:rsidR="00371106" w:rsidRPr="0005502D">
        <w:t>normal, but anomalous northward</w:t>
      </w:r>
      <w:r w:rsidR="00BA2770" w:rsidRPr="0005502D">
        <w:t xml:space="preserve"> occurrence of cold fronts can lead to </w:t>
      </w:r>
      <w:r w:rsidR="00976EF9" w:rsidRPr="0005502D">
        <w:t xml:space="preserve">larger seas </w:t>
      </w:r>
      <w:r w:rsidR="00976EF9" w:rsidRPr="0005502D">
        <w:fldChar w:fldCharType="begin"/>
      </w:r>
      <w:r w:rsidR="00975BB9">
        <w:instrText xml:space="preserve"> ADDIN ZOTERO_ITEM CSL_CITATION {"citationID":"P39dtKMw","properties":{"formattedCitation":"(Joubert, 2008; Massel, 2017)","plainCitation":"(Joubert, 2008; Massel, 2017)","noteIndex":0},"citationItems":[{"id":944,"uris":["http://zotero.org/users/14070386/items/9BTDIACR"],"itemData":{"id":944,"type":"thesis","publisher":"Stellenbosch: University of Stellenbosch","title":"An investigation of the wave energy resource on the South African coast, focusing on the spatial distribution of the south west coast","author":[{"family":"Joubert","given":"James Rattray"}],"issued":{"date-parts":[["2008"]]}}},{"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976EF9" w:rsidRPr="0005502D">
        <w:fldChar w:fldCharType="separate"/>
      </w:r>
      <w:r w:rsidR="00976EF9" w:rsidRPr="0005502D">
        <w:rPr>
          <w:rFonts w:ascii="Aptos" w:hAnsi="Aptos"/>
        </w:rPr>
        <w:t>(Joubert, 2008; Massel, 2017)</w:t>
      </w:r>
      <w:r w:rsidR="00976EF9" w:rsidRPr="0005502D">
        <w:fldChar w:fldCharType="end"/>
      </w:r>
      <w:r w:rsidR="00976EF9" w:rsidRPr="0005502D">
        <w:t>. A</w:t>
      </w:r>
      <w:r w:rsidR="00C71CAA" w:rsidRPr="0005502D">
        <w:t xml:space="preserve"> peak period of between 8 and 16 seconds is associated with the passage of cold fronts to the south of the Cape Point </w:t>
      </w:r>
      <w:r w:rsidR="00C71CAA" w:rsidRPr="0005502D">
        <w:fldChar w:fldCharType="begin"/>
      </w:r>
      <w:r w:rsidR="00975BB9">
        <w:instrText xml:space="preserve"> ADDIN ZOTERO_ITEM CSL_CITATION {"citationID":"lPLyZCaL","properties":{"formattedCitation":"(van Verwolde, 2004)","plainCitation":"(van Verwolde, 2004)","noteIndex":0},"citationItems":[{"id":943,"uris":["http://zotero.org/users/14070386/items/WZRW7RTW"],"itemData":{"id":943,"type":"thesis","event-place":"South Africa","genre":"Master's Thesis","publisher":"University of Cape Town","publisher-place":"South Africa","title":"Characteristics of extreme wave events and the correlation between atmospheric conditions along the South African coast","author":[{"family":"Verwolde","given":"Emile","non-dropping-particle":"van"}],"issued":{"date-parts":[["2004"]]}}}],"schema":"https://github.com/citation-style-language/schema/raw/master/csl-citation.json"} </w:instrText>
      </w:r>
      <w:r w:rsidR="00C71CAA" w:rsidRPr="0005502D">
        <w:fldChar w:fldCharType="separate"/>
      </w:r>
      <w:r w:rsidR="00C71CAA" w:rsidRPr="0005502D">
        <w:rPr>
          <w:rFonts w:ascii="Aptos" w:hAnsi="Aptos"/>
        </w:rPr>
        <w:t>(van Verwolde, 2004)</w:t>
      </w:r>
      <w:r w:rsidR="00C71CAA" w:rsidRPr="0005502D">
        <w:fldChar w:fldCharType="end"/>
      </w:r>
      <w:r w:rsidR="00C71CAA" w:rsidRPr="0005502D">
        <w:t>.</w:t>
      </w:r>
      <w:r w:rsidR="0064561F" w:rsidRPr="0005502D">
        <w:t>Greater w</w:t>
      </w:r>
      <w:r w:rsidR="00AE79F7" w:rsidRPr="0005502D">
        <w:t>ave h</w:t>
      </w:r>
      <w:r w:rsidR="00DA0AAD" w:rsidRPr="0005502D">
        <w:t xml:space="preserve">eights of between 4 and 5 m </w:t>
      </w:r>
      <w:r w:rsidR="0064561F" w:rsidRPr="0005502D">
        <w:t xml:space="preserve">are observed in winter months (JJA) </w:t>
      </w:r>
      <w:r w:rsidR="007A6DBC" w:rsidRPr="0005502D">
        <w:fldChar w:fldCharType="begin"/>
      </w:r>
      <w:r w:rsidR="00975BB9">
        <w:instrText xml:space="preserve"> ADDIN ZOTERO_ITEM CSL_CITATION {"citationID":"JQ9Wj9e8","properties":{"formattedCitation":"(Massel, 2017)","plainCitation":"(Massel, 2017)","noteIndex":0},"citationItems":[{"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7A6DBC" w:rsidRPr="0005502D">
        <w:fldChar w:fldCharType="separate"/>
      </w:r>
      <w:r w:rsidR="007A6DBC" w:rsidRPr="0005502D">
        <w:rPr>
          <w:rFonts w:ascii="Aptos" w:hAnsi="Aptos"/>
        </w:rPr>
        <w:t>(Massel, 2017)</w:t>
      </w:r>
      <w:r w:rsidR="007A6DBC" w:rsidRPr="0005502D">
        <w:fldChar w:fldCharType="end"/>
      </w:r>
      <w:r w:rsidR="0077416A">
        <w:t xml:space="preserve">. </w:t>
      </w:r>
      <w:r w:rsidR="00DB6F5D">
        <w:t xml:space="preserve">Cut-off lows </w:t>
      </w:r>
    </w:p>
    <w:p w14:paraId="5BED3803" w14:textId="038EC5C1" w:rsidR="00100186" w:rsidRPr="0005502D" w:rsidRDefault="00E232F9" w:rsidP="00A17FB4">
      <w:r w:rsidRPr="0005502D">
        <w:t xml:space="preserve">The Cape Point wave record is a long standing record of wave measurements that affect False Bay, with records split between a buoy at Slangkop (1980-1993) and Cape Point (1994-2010). </w:t>
      </w:r>
      <w:r w:rsidR="003761A4" w:rsidRPr="0005502D">
        <w:t>The Council for Scientific and Industrial Research (CSIR) and Transnet maintained it</w:t>
      </w:r>
      <w:r w:rsidRPr="0005502D">
        <w:t xml:space="preserve">. Veitch et al. (2018,2019) investigated wave parameters su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Pr="0005502D">
        <w:t xml:space="preserve"> and 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Pr="0005502D">
        <w:t xml:space="preserve"> and found a strong seasonal signal. The largest and higher period waves, carrying the most energy, reach the coast during the austral winter months (JJA) and carry a strong westerly component </w:t>
      </w:r>
      <w:r w:rsidRPr="0005502D">
        <w:fldChar w:fldCharType="begin"/>
      </w:r>
      <w:r w:rsidRPr="0005502D">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w:t>
      </w:r>
    </w:p>
    <w:p w14:paraId="1262C332" w14:textId="155208B3" w:rsidR="00302ABD" w:rsidRPr="0005502D" w:rsidRDefault="00E97568" w:rsidP="00A17FB4">
      <w:r w:rsidRPr="0005502D">
        <w:rPr>
          <w:noProof/>
        </w:rPr>
        <mc:AlternateContent>
          <mc:Choice Requires="wpg">
            <w:drawing>
              <wp:anchor distT="0" distB="0" distL="114300" distR="114300" simplePos="0" relativeHeight="251655168" behindDoc="0" locked="0" layoutInCell="1" allowOverlap="1" wp14:anchorId="5BD6D7EE" wp14:editId="2C888393">
                <wp:simplePos x="0" y="0"/>
                <wp:positionH relativeFrom="column">
                  <wp:posOffset>817245</wp:posOffset>
                </wp:positionH>
                <wp:positionV relativeFrom="paragraph">
                  <wp:posOffset>1202690</wp:posOffset>
                </wp:positionV>
                <wp:extent cx="4140000" cy="2725200"/>
                <wp:effectExtent l="0" t="0" r="0" b="0"/>
                <wp:wrapTopAndBottom/>
                <wp:docPr id="125806986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140000" cy="272520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16963CFF" w:rsidR="00A17FB4" w:rsidRPr="0005502D" w:rsidRDefault="00A17FB4" w:rsidP="00A17FB4">
                              <w:pPr>
                                <w:pStyle w:val="Caption"/>
                              </w:pPr>
                              <w:r w:rsidRPr="0005502D">
                                <w:t xml:space="preserve">Figure </w:t>
                              </w:r>
                              <w:fldSimple w:instr=" SEQ Figure \* ARABIC ">
                                <w:r w:rsidR="00396121">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6D7EE" id="_x0000_s1041" style="position:absolute;margin-left:64.35pt;margin-top:94.7pt;width:326pt;height:214.6pt;z-index:251655168;mso-position-horizontal-relative:text;mso-position-vertical-relative:text;mso-width-relative:margin;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">
                <o:lock v:ext="edit" aspectratio="t"/>
                <v:shape id="Picture 8" o:spid="_x0000_s1042"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20" o:title="A close-up of a graph&#10;&#10;AI-generated content may be incorrect"/>
                </v:shape>
                <v:shape id="Text Box 1" o:spid="_x0000_s1043"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16963CFF" w:rsidR="00A17FB4" w:rsidRPr="0005502D" w:rsidRDefault="00A17FB4" w:rsidP="00A17FB4">
                        <w:pPr>
                          <w:pStyle w:val="Caption"/>
                        </w:pPr>
                        <w:r w:rsidRPr="0005502D">
                          <w:t xml:space="preserve">Figure </w:t>
                        </w:r>
                        <w:fldSimple w:instr=" SEQ Figure \* ARABIC ">
                          <w:r w:rsidR="00396121">
                            <w:rPr>
                              <w:noProof/>
                            </w:rPr>
                            <w:t>6</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v:textbox>
                </v:shape>
                <w10:wrap type="topAndBottom"/>
              </v:group>
            </w:pict>
          </mc:Fallback>
        </mc:AlternateContent>
      </w:r>
      <w:r w:rsidR="00E232F9" w:rsidRPr="0005502D">
        <w:t xml:space="preserve">Veitch et al. (2019) remarked that the seasonal cycle of waves is ‘consistent with’ the seasonal variation of the amount and depth of cold fronts in the South Atlantic and Atlantic section of the Southern Ocean. The wave generation zone moves closer to South Africa during austral winter due to the northward shift of the upper-level westerlies,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E232F9" w:rsidRPr="0005502D">
        <w:t xml:space="preserve"> </w:t>
      </w:r>
      <w:r w:rsidR="00E232F9" w:rsidRPr="0005502D">
        <w:fldChar w:fldCharType="begin"/>
      </w:r>
      <w:r w:rsidR="00E232F9" w:rsidRPr="0005502D">
        <w:instrText xml:space="preserve"> ADDIN ZOTERO_ITEM CSL_CITATION {"citationID":"Yl3V9iGT","properties":{"formattedCitation":"(Taljaard et al., 1969)","plainCitation":"(Taljaard et al., 196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schema":"https://github.com/citation-style-language/schema/raw/master/csl-citation.json"} </w:instrText>
      </w:r>
      <w:r w:rsidR="00E232F9" w:rsidRPr="0005502D">
        <w:fldChar w:fldCharType="separate"/>
      </w:r>
      <w:r w:rsidR="00E232F9" w:rsidRPr="0005502D">
        <w:rPr>
          <w:rFonts w:ascii="Aptos" w:hAnsi="Aptos"/>
        </w:rPr>
        <w:t>(Taljaard et al., 1969)</w:t>
      </w:r>
      <w:r w:rsidR="00E232F9" w:rsidRPr="0005502D">
        <w:fldChar w:fldCharType="end"/>
      </w:r>
      <w:r w:rsidR="00E232F9" w:rsidRPr="0005502D">
        <w:t xml:space="preserve">. </w:t>
      </w:r>
      <w:r w:rsidR="00A17FB4" w:rsidRPr="0005502D">
        <w:t>Fig 5 shows the wave directions throughout the year with waves from the south-east being dominant</w:t>
      </w:r>
      <w:r w:rsidR="00A17FB4" w:rsidRPr="0005502D">
        <w:fldChar w:fldCharType="begin"/>
      </w:r>
      <w:r w:rsidR="00C23C7C" w:rsidRPr="0005502D">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rsidRPr="0005502D">
        <w:fldChar w:fldCharType="separate"/>
      </w:r>
      <w:r w:rsidR="00C23C7C" w:rsidRPr="0005502D">
        <w:rPr>
          <w:rFonts w:ascii="Aptos" w:hAnsi="Aptos"/>
        </w:rPr>
        <w:t>(Veitch et al., 2019)</w:t>
      </w:r>
      <w:r w:rsidR="00A17FB4" w:rsidRPr="0005502D">
        <w:fldChar w:fldCharType="end"/>
      </w:r>
      <w:r w:rsidR="00A17FB4" w:rsidRPr="0005502D">
        <w:t xml:space="preserve">. </w:t>
      </w:r>
    </w:p>
    <w:p w14:paraId="5F93C9BD" w14:textId="6F58CAC8" w:rsidR="00975BB9" w:rsidRDefault="002C4604" w:rsidP="0003083A">
      <w:r w:rsidRPr="0005502D">
        <w:rPr>
          <w:noProof/>
        </w:rPr>
        <w:lastRenderedPageBreak/>
        <mc:AlternateContent>
          <mc:Choice Requires="wpg">
            <w:drawing>
              <wp:inline distT="0" distB="0" distL="0" distR="0" wp14:anchorId="018E0E71" wp14:editId="174676DC">
                <wp:extent cx="5889600" cy="4323600"/>
                <wp:effectExtent l="0" t="0" r="0" b="1270"/>
                <wp:docPr id="1813186282"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89600" cy="4323600"/>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21"/>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22"/>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23"/>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4"/>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012CFC04" w:rsidR="002C4604" w:rsidRPr="0005502D" w:rsidRDefault="002C4604" w:rsidP="002C4604">
                              <w:pPr>
                                <w:pStyle w:val="Caption"/>
                                <w:rPr>
                                  <w:sz w:val="22"/>
                                  <w:szCs w:val="22"/>
                                </w:rPr>
                              </w:pPr>
                              <w:r w:rsidRPr="0005502D">
                                <w:t xml:space="preserve">Figure </w:t>
                              </w:r>
                              <w:fldSimple w:instr=" SEQ Figure \* ARABIC ">
                                <w:r w:rsidR="00396121">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4" style="width:463.75pt;height:340.4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AoAAAAAAAAAIQBJ4rzbATQBAAE0AQAUAAAAZHJz&#10;L21lZGlhL2ltYWdlMi5qcGf/2P/gABBKRklGAAEBAQBgAGAAAP/bAEMAAwICAwICAwMDAwQDAwQF&#10;CAUFBAQFCgcHBggMCgwMCwoLCw0OEhANDhEOCwsQFhARExQVFRUMDxcYFhQYEhQVFP/bAEMBAwQE&#10;BQQFCQUFCRQNCw0UFBQUFBQUFBQUFBQUFBQUFBQUFBQUFBQUFBQUFBQUFBQUFBQUFBQUFBQUFBQU&#10;FBQUFP/AABEIArcEa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CgAAAAAAAAAhACYnNIAuCwEA&#10;LgsBABQAAABkcnMvbWVkaWEvaW1hZ2UzLmpwZ//Y/+AAEEpGSUYAAQEBAGAAYAAA/9sAQwADAgID&#10;AgIDAwMDBAMDBAUIBQUEBAUKBwcGCAwKDAwLCgsLDQ4SEA0OEQ4LCxAWEBETFBUVFQwPFxgWFBgS&#10;FBUU/9sAQwEDBAQFBAUJBQUJFA0LDRQUFBQUFBQUFBQUFBQUFBQUFBQUFBQUFBQUFBQUFBQUFBQU&#10;FBQUFBQUFBQUFBQUFBQU/8AAEQgCtwR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&#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vnX9qb9lf4U/Ezwx4y8beJ/Btnq/im00C58j&#10;UppZVdPKgkaPAVwvynnpXnf7B/7KHwmtPgp8JfiTD4Lsk8cHSYb46yJZvN89kIZ8b9uSCe2OaAPs&#10;6iiigAor8/v2SNc8Dfs3fsj+MfjbfeHI5daTVtTtr27s1C3V6DqjQ28LOxwF8x4xuPCjk9K+h/Dn&#10;xa8f+IvFml+D/iN8FpdF0LxRZ3CJq2i6wNbsocRFnhvSkEfkB1O1Xyysx2g96APeqK+U/wBinwbo&#10;nw++JP7RPh7w5plvo+iWHi63jtbG1XbHCpsIGIUduST+NfVl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">
                <o:lock v:ext="edit" aspectratio="t"/>
                <v:group id="Group 20" o:spid="_x0000_s1045"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6"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7"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5" o:title=""/>
                    </v:shape>
                    <v:shape id="Picture 2015538735" o:spid="_x0000_s1048"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6" o:title=""/>
                    </v:shape>
                  </v:group>
                  <v:group id="Group 1771535926" o:spid="_x0000_s1049"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50"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7" o:title=""/>
                    </v:shape>
                    <v:shape id="Picture 1519437707" o:spid="_x0000_s1051"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8" o:title=""/>
                    </v:shape>
                  </v:group>
                  <v:rect id="Rectangle 1872496559" o:spid="_x0000_s1052"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v:textbox>
                  </v:rect>
                  <v:rect id="Rectangle 1963273062" o:spid="_x0000_s1053"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v:textbox>
                  </v:rect>
                </v:group>
                <v:shape id="Text Box 1" o:spid="_x0000_s1054"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012CFC04" w:rsidR="002C4604" w:rsidRPr="0005502D" w:rsidRDefault="002C4604" w:rsidP="002C4604">
                        <w:pPr>
                          <w:pStyle w:val="Caption"/>
                          <w:rPr>
                            <w:sz w:val="22"/>
                            <w:szCs w:val="22"/>
                          </w:rPr>
                        </w:pPr>
                        <w:r w:rsidRPr="0005502D">
                          <w:t xml:space="preserve">Figure </w:t>
                        </w:r>
                        <w:fldSimple w:instr=" SEQ Figure \* ARABIC ">
                          <w:r w:rsidR="00396121">
                            <w:rPr>
                              <w:noProof/>
                            </w:rPr>
                            <w:t>7</w:t>
                          </w:r>
                        </w:fldSimple>
                        <w:r w:rsidRPr="0005502D">
                          <w:t xml:space="preserve">) </w:t>
                        </w:r>
                        <w:r w:rsidR="002F1F2D" w:rsidRPr="0005502D">
                          <w:t>Seasonal wave roses showing the mean wave directions from the NCEP reanalysis dataset</w:t>
                        </w:r>
                        <w:r w:rsidR="00F370F5" w:rsidRPr="0005502D">
                          <w:t xml:space="preserve"> (Kalnay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v:textbox>
                </v:shape>
                <w10:anchorlock/>
              </v:group>
            </w:pict>
          </mc:Fallback>
        </mc:AlternateContent>
      </w:r>
      <w:r w:rsidR="00C23C7C" w:rsidRPr="0005502D">
        <w:t>Salonen (2019) generated seasonal wave roses</w:t>
      </w:r>
      <w:r w:rsidR="00302ABD" w:rsidRPr="0005502D">
        <w:t xml:space="preserve"> (Fig 6)</w:t>
      </w:r>
      <w:r w:rsidR="00C23C7C" w:rsidRPr="0005502D">
        <w:t xml:space="preserve"> </w:t>
      </w:r>
      <w:r w:rsidR="00001CC7" w:rsidRPr="0005502D">
        <w:t xml:space="preserve">from the NCEP reanalysis </w:t>
      </w:r>
      <w:r w:rsidR="0098311B" w:rsidRPr="0005502D">
        <w:t xml:space="preserve">and describes the mean wave direction </w:t>
      </w:r>
      <w:r w:rsidR="004F5853" w:rsidRPr="0005502D">
        <w:t xml:space="preserve">affecting the bay to be </w:t>
      </w:r>
      <w:r w:rsidR="00001CC7" w:rsidRPr="0005502D">
        <w:t xml:space="preserve">between </w:t>
      </w:r>
      <m:oMath>
        <m:r>
          <w:rPr>
            <w:rFonts w:ascii="Cambria Math" w:hAnsi="Cambria Math"/>
          </w:rPr>
          <m:t>210°</m:t>
        </m:r>
      </m:oMath>
      <w:r w:rsidR="0045211A" w:rsidRPr="0005502D">
        <w:t xml:space="preserve"> and </w:t>
      </w:r>
      <m:oMath>
        <m:r>
          <w:rPr>
            <w:rFonts w:ascii="Cambria Math" w:hAnsi="Cambria Math"/>
          </w:rPr>
          <m:t>240°</m:t>
        </m:r>
      </m:oMath>
      <w:r w:rsidR="0045211A" w:rsidRPr="0005502D">
        <w:t xml:space="preserve"> tru</w:t>
      </w:r>
      <w:r w:rsidR="00587408">
        <w:t>e</w:t>
      </w:r>
      <w:r w:rsidR="008A3C7D">
        <w:t xml:space="preserve"> and the peak period</w:t>
      </w:r>
      <w:r w:rsidR="007254D1">
        <w:t>s lie between 11.5 and 13.3 seconds</w:t>
      </w:r>
      <w:r w:rsidR="00767BAC" w:rsidRPr="0005502D">
        <w:t xml:space="preserve">. </w:t>
      </w:r>
      <w:r w:rsidR="00244532" w:rsidRPr="0005502D">
        <w:t>The observed</w:t>
      </w:r>
      <w:r w:rsidR="00833A34" w:rsidRPr="0005502D">
        <w:t xml:space="preserve"> wave parameters and </w:t>
      </w:r>
      <w:r w:rsidR="00A054E3" w:rsidRPr="0005502D">
        <w:t xml:space="preserve">those derived from the reanalysis product </w:t>
      </w:r>
      <w:r w:rsidR="00B973FE">
        <w:t>are in general agreement</w:t>
      </w:r>
      <w:r w:rsidR="00BB4054" w:rsidRPr="0005502D">
        <w:t>.</w:t>
      </w:r>
      <w:r w:rsidRPr="0005502D">
        <w:t xml:space="preserve"> </w:t>
      </w:r>
    </w:p>
    <w:p w14:paraId="5AD33058" w14:textId="57683542" w:rsidR="00DC5481" w:rsidRDefault="00561972" w:rsidP="0003083A">
      <w:r>
        <w:t xml:space="preserve">The Cape Peninsula </w:t>
      </w:r>
      <w:r w:rsidR="000E41CB">
        <w:t xml:space="preserve">shelters the </w:t>
      </w:r>
      <w:r w:rsidR="00162018">
        <w:t xml:space="preserve">western side of the bay from </w:t>
      </w:r>
      <w:r w:rsidR="00D36301">
        <w:t>the predominant south-west s</w:t>
      </w:r>
      <w:r w:rsidR="00B5385A">
        <w:t xml:space="preserve">well </w:t>
      </w:r>
      <w:r w:rsidR="00B5385A">
        <w:fldChar w:fldCharType="begin"/>
      </w:r>
      <w:r w:rsidR="00B5385A">
        <w:instrText xml:space="preserve"> ADDIN ZOTERO_ITEM CSL_CITATION {"citationID":"ANLJpiVj","properties":{"formattedCitation":"(Boyd et al., 2014; Salonen, 2019; Shipley, 1964)","plainCitation":"(Boyd et al., 2014; Salonen, 2019; Shipley, 196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5385A">
        <w:fldChar w:fldCharType="separate"/>
      </w:r>
      <w:r w:rsidR="00B5385A" w:rsidRPr="00B5385A">
        <w:rPr>
          <w:rFonts w:ascii="Aptos" w:hAnsi="Aptos"/>
        </w:rPr>
        <w:t>(Boyd et al., 2014; Salonen, 2019; Shipley, 1964)</w:t>
      </w:r>
      <w:r w:rsidR="00B5385A">
        <w:fldChar w:fldCharType="end"/>
      </w:r>
      <w:r w:rsidR="00E42D76">
        <w:t>.</w:t>
      </w:r>
      <w:r w:rsidR="00335AEB">
        <w:t xml:space="preserve">This blocking of wave energy leads to a nearly 2 m difference between wave heights observed inside and outside of the </w:t>
      </w:r>
      <w:r w:rsidR="00265B9A">
        <w:t xml:space="preserve">bay </w:t>
      </w:r>
      <w:r w:rsidR="00265B9A">
        <w:fldChar w:fldCharType="begin"/>
      </w:r>
      <w:r w:rsidR="00265B9A">
        <w:instrText xml:space="preserve"> ADDIN ZOTERO_ITEM CSL_CITATION {"citationID":"xwsNSs1D","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265B9A">
        <w:fldChar w:fldCharType="separate"/>
      </w:r>
      <w:r w:rsidR="00265B9A" w:rsidRPr="00265B9A">
        <w:rPr>
          <w:rFonts w:ascii="Aptos" w:hAnsi="Aptos"/>
        </w:rPr>
        <w:t>(Boyd et al., 2014)</w:t>
      </w:r>
      <w:r w:rsidR="00265B9A">
        <w:fldChar w:fldCharType="end"/>
      </w:r>
      <w:r w:rsidR="00265B9A">
        <w:t xml:space="preserve">. </w:t>
      </w:r>
      <w:r w:rsidR="00DB28D3">
        <w:t xml:space="preserve">The eastern periphery generally experiences greater wave heights compared to the west </w:t>
      </w:r>
      <w:r w:rsidR="00DB28D3">
        <w:fldChar w:fldCharType="begin"/>
      </w:r>
      <w:r w:rsidR="00DB28D3">
        <w:instrText xml:space="preserve"> ADDIN ZOTERO_ITEM CSL_CITATION {"citationID":"orIPcTRR","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DB28D3">
        <w:fldChar w:fldCharType="separate"/>
      </w:r>
      <w:r w:rsidR="00DB28D3" w:rsidRPr="00DB28D3">
        <w:rPr>
          <w:rFonts w:ascii="Aptos" w:hAnsi="Aptos"/>
        </w:rPr>
        <w:t>(Boyd et al., 2014)</w:t>
      </w:r>
      <w:r w:rsidR="00DB28D3">
        <w:fldChar w:fldCharType="end"/>
      </w:r>
      <w:r w:rsidR="00DB28D3">
        <w:t>.</w:t>
      </w:r>
      <w:r w:rsidR="00E42D76">
        <w:t xml:space="preserve"> </w:t>
      </w:r>
      <w:r w:rsidR="00BF2D6E">
        <w:t xml:space="preserve">Swell </w:t>
      </w:r>
      <w:r w:rsidR="00DD2F5C">
        <w:t xml:space="preserve">entering the bay has long been thought to be influenced by Rocky </w:t>
      </w:r>
      <w:r w:rsidR="00DD2F5C">
        <w:lastRenderedPageBreak/>
        <w:t>Bank</w:t>
      </w:r>
      <w:r w:rsidR="00532D28">
        <w:t xml:space="preserve">, shown in </w:t>
      </w:r>
      <w:r w:rsidR="00044D97">
        <w:t>Fig 7</w:t>
      </w:r>
      <w:r w:rsidR="00571E93">
        <w:t xml:space="preserve"> (Shipley, 1946) and Salonen (2019) investigated this </w:t>
      </w:r>
      <w:r w:rsidR="00256107">
        <w:t xml:space="preserve">with a series of </w:t>
      </w:r>
      <w:r w:rsidR="00877DD9">
        <w:rPr>
          <w:noProof/>
        </w:rPr>
        <mc:AlternateContent>
          <mc:Choice Requires="wpg">
            <w:drawing>
              <wp:anchor distT="0" distB="0" distL="114300" distR="114300" simplePos="0" relativeHeight="251661312" behindDoc="0" locked="0" layoutInCell="1" allowOverlap="1" wp14:anchorId="42963710" wp14:editId="0C2C58C6">
                <wp:simplePos x="0" y="0"/>
                <wp:positionH relativeFrom="column">
                  <wp:posOffset>-56515</wp:posOffset>
                </wp:positionH>
                <wp:positionV relativeFrom="paragraph">
                  <wp:posOffset>435610</wp:posOffset>
                </wp:positionV>
                <wp:extent cx="5731510" cy="3184525"/>
                <wp:effectExtent l="0" t="0" r="2540" b="0"/>
                <wp:wrapTopAndBottom/>
                <wp:docPr id="746849062" name="Group 10"/>
                <wp:cNvGraphicFramePr/>
                <a:graphic xmlns:a="http://schemas.openxmlformats.org/drawingml/2006/main">
                  <a:graphicData uri="http://schemas.microsoft.com/office/word/2010/wordprocessingGroup">
                    <wpg:wgp>
                      <wpg:cNvGrpSpPr/>
                      <wpg:grpSpPr>
                        <a:xfrm>
                          <a:off x="0" y="0"/>
                          <a:ext cx="5731510" cy="3184525"/>
                          <a:chOff x="0" y="0"/>
                          <a:chExt cx="5731510" cy="3184525"/>
                        </a:xfrm>
                      </wpg:grpSpPr>
                      <pic:pic xmlns:pic="http://schemas.openxmlformats.org/drawingml/2006/picture">
                        <pic:nvPicPr>
                          <pic:cNvPr id="1233630734" name="Picture 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31510" cy="2721610"/>
                          </a:xfrm>
                          <a:prstGeom prst="rect">
                            <a:avLst/>
                          </a:prstGeom>
                        </pic:spPr>
                      </pic:pic>
                      <wps:wsp>
                        <wps:cNvPr id="1228090617" name="Text Box 1"/>
                        <wps:cNvSpPr txBox="1"/>
                        <wps:spPr>
                          <a:xfrm>
                            <a:off x="0" y="2778760"/>
                            <a:ext cx="5731510" cy="405765"/>
                          </a:xfrm>
                          <a:prstGeom prst="rect">
                            <a:avLst/>
                          </a:prstGeom>
                          <a:solidFill>
                            <a:prstClr val="white"/>
                          </a:solidFill>
                          <a:ln>
                            <a:noFill/>
                          </a:ln>
                        </wps:spPr>
                        <wps:txbx>
                          <w:txbxContent>
                            <w:p w14:paraId="5831605D" w14:textId="40EDDA87" w:rsidR="00877DD9" w:rsidRPr="00F214B8" w:rsidRDefault="00877DD9" w:rsidP="00877DD9">
                              <w:pPr>
                                <w:pStyle w:val="Caption"/>
                              </w:pPr>
                              <w:r>
                                <w:t xml:space="preserve">Figure </w:t>
                              </w:r>
                              <w:fldSimple w:instr=" SEQ Figure \* ARABIC ">
                                <w:r w:rsidR="00396121">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3710" id="_x0000_s1055" style="position:absolute;margin-left:-4.45pt;margin-top:34.3pt;width:451.3pt;height:250.75pt;z-index:251661312;mso-position-horizontal-relative:text;mso-position-vertical-relative:text" coordsize="57315,318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">
                <v:shape id="Picture 9" o:spid="_x0000_s1056" type="#_x0000_t75" style="position:absolute;width:57315;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">
                  <v:imagedata r:id="rId30" o:title=""/>
                </v:shape>
                <v:shape id="Text Box 1" o:spid="_x0000_s1057" type="#_x0000_t202" style="position:absolute;top:27787;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" stroked="f">
                  <v:textbox style="mso-fit-shape-to-text:t" inset="0,0,0,0">
                    <w:txbxContent>
                      <w:p w14:paraId="5831605D" w14:textId="40EDDA87" w:rsidR="00877DD9" w:rsidRPr="00F214B8" w:rsidRDefault="00877DD9" w:rsidP="00877DD9">
                        <w:pPr>
                          <w:pStyle w:val="Caption"/>
                        </w:pPr>
                        <w:r>
                          <w:t xml:space="preserve">Figure </w:t>
                        </w:r>
                        <w:fldSimple w:instr=" SEQ Figure \* ARABIC ">
                          <w:r w:rsidR="00396121">
                            <w:rPr>
                              <w:noProof/>
                            </w:rPr>
                            <w:t>8</w:t>
                          </w:r>
                        </w:fldSimple>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v:textbox>
                </v:shape>
                <w10:wrap type="topAndBottom"/>
              </v:group>
            </w:pict>
          </mc:Fallback>
        </mc:AlternateContent>
      </w:r>
      <w:r w:rsidR="00256107">
        <w:t>experiments using</w:t>
      </w:r>
      <w:r w:rsidR="00743133">
        <w:t xml:space="preserve"> the S</w:t>
      </w:r>
      <w:r w:rsidR="005A18EE">
        <w:t>imulating Waves Nearshore</w:t>
      </w:r>
      <w:r w:rsidR="00256107">
        <w:t xml:space="preserve"> </w:t>
      </w:r>
      <w:r w:rsidR="005A18EE">
        <w:t>(</w:t>
      </w:r>
      <w:r w:rsidR="00256107">
        <w:t>SWAN</w:t>
      </w:r>
      <w:r w:rsidR="005A18EE">
        <w:t>) model</w:t>
      </w:r>
      <w:r w:rsidR="00ED6351">
        <w:t>.</w:t>
      </w:r>
      <w:r w:rsidR="00564816">
        <w:t xml:space="preserve"> </w:t>
      </w:r>
    </w:p>
    <w:p w14:paraId="2854B74B" w14:textId="773B9184" w:rsidR="00975BB9" w:rsidRDefault="00636D91" w:rsidP="0003083A">
      <w:r>
        <w:t xml:space="preserve">The main observation was the occurrence of convergent wave energy within the bay due to refraction </w:t>
      </w:r>
      <w:r w:rsidR="00E14A58">
        <w:t>and spatial focussing caused by Rocky Bank.</w:t>
      </w:r>
      <w:r w:rsidR="007D1777">
        <w:t xml:space="preserve"> This leads to </w:t>
      </w:r>
      <w:r w:rsidR="008A7BB8">
        <w:t>an</w:t>
      </w:r>
      <w:r w:rsidR="007D1777">
        <w:t xml:space="preserve"> observed reduction in coastal wave heights in the lee of Rocky </w:t>
      </w:r>
      <w:r w:rsidR="00BE3D42">
        <w:t>Bank</w:t>
      </w:r>
      <w:r w:rsidR="00FB1864">
        <w:t xml:space="preserve">. The reduction is amplified by </w:t>
      </w:r>
      <w:r w:rsidR="00D82DBA">
        <w:t xml:space="preserve">increased peak periods. </w:t>
      </w:r>
      <w:r w:rsidR="00623C12">
        <w:t>Peak periods</w:t>
      </w:r>
      <w:r w:rsidR="00BD29D8">
        <w:t xml:space="preserve"> greater than 12 seconds </w:t>
      </w:r>
      <w:r w:rsidR="0059245A">
        <w:t>lead to</w:t>
      </w:r>
      <w:r w:rsidR="005C5EC4">
        <w:t xml:space="preserve"> a convergent wave refraction patter</w:t>
      </w:r>
      <w:r w:rsidR="0060628C">
        <w:t>n</w:t>
      </w:r>
      <w:r w:rsidR="005019BE">
        <w:t xml:space="preserve"> and is indicative of the spatial focussing of wave energy by Rocky Bank.</w:t>
      </w:r>
      <w:r w:rsidR="008E34CE">
        <w:t xml:space="preserve"> Salonen (2019) concluded that </w:t>
      </w:r>
      <w:r w:rsidR="002C0F40">
        <w:t xml:space="preserve">the eastern periphery of the bay, known as the </w:t>
      </w:r>
      <w:r w:rsidR="00DF58E4">
        <w:t>“Death Coast” by local</w:t>
      </w:r>
      <w:r w:rsidR="006E60D0">
        <w:t xml:space="preserve"> anglers,</w:t>
      </w:r>
      <w:r w:rsidR="002C0F40">
        <w:t xml:space="preserve"> is </w:t>
      </w:r>
      <w:r w:rsidR="00DB2364">
        <w:t xml:space="preserve">exposed to the effects of spatial focussing and could experience waves large enough to cause accidents. </w:t>
      </w:r>
    </w:p>
    <w:p w14:paraId="14455D64" w14:textId="5940EBAD" w:rsidR="002B541F" w:rsidRDefault="00541FE1" w:rsidP="002B541F">
      <w:r>
        <w:t xml:space="preserve">The bay is surrounded by local orographic features and </w:t>
      </w:r>
      <w:r w:rsidR="00F86BB4">
        <w:t xml:space="preserve">semi-sheltered from the incoming swell. </w:t>
      </w:r>
      <w:r w:rsidR="009E0727">
        <w:t>The importance of locally wind driven waves</w:t>
      </w:r>
      <w:r w:rsidR="00F86BB4">
        <w:t xml:space="preserve"> within </w:t>
      </w:r>
      <w:r w:rsidR="00CD4E00">
        <w:t>embayments</w:t>
      </w:r>
      <w:r w:rsidR="009E0727">
        <w:t xml:space="preserve"> is </w:t>
      </w:r>
      <w:r w:rsidR="00A847B2">
        <w:t xml:space="preserve">made clear throughout the literature </w:t>
      </w:r>
      <w:r w:rsidR="00F55529">
        <w:fldChar w:fldCharType="begin"/>
      </w:r>
      <w:r w:rsidR="00F55529">
        <w:instrText xml:space="preserve"> ADDIN ZOTERO_ITEM CSL_CITATION {"citationID":"cBKpS4vw","properties":{"formattedCitation":"(Coleman, 2019; Daniels et al., 2022; de Vos, 2022; Jury, 1991; Salonen, 2019)","plainCitation":"(Coleman, 2019; Daniels et al., 2022; de Vos, 2022; Jury, 1991;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97,"uris":["http://zotero.org/users/14070386/items/FYUZL7N7"],"itemData":{"id":897,"type":"article-journal","container-title":"Transactions of the Royal Society of South Africa","page":"401-418","title":"The weather of False Bay","volume":"47","author":[{"family":"Jury","given":"Mark R."}],"issued":{"date-parts":[["19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F55529">
        <w:fldChar w:fldCharType="separate"/>
      </w:r>
      <w:r w:rsidR="00F55529" w:rsidRPr="00F55529">
        <w:rPr>
          <w:rFonts w:ascii="Aptos" w:hAnsi="Aptos"/>
        </w:rPr>
        <w:t>(Coleman, 2019; Daniels et al., 2022; de Vos, 2022; Jury, 1991; Salonen, 2019)</w:t>
      </w:r>
      <w:r w:rsidR="00F55529">
        <w:fldChar w:fldCharType="end"/>
      </w:r>
      <w:r w:rsidR="00E92FCB">
        <w:t xml:space="preserve">. </w:t>
      </w:r>
      <w:r w:rsidR="00325BD0">
        <w:t xml:space="preserve">Daniels et al (2022) </w:t>
      </w:r>
      <w:r w:rsidR="00443599">
        <w:t xml:space="preserve">set up experiments using </w:t>
      </w:r>
      <w:r w:rsidR="00B521DC">
        <w:t xml:space="preserve">the SWAN model </w:t>
      </w:r>
      <w:r w:rsidR="009F790B">
        <w:t>forced by wind products</w:t>
      </w:r>
      <w:r w:rsidR="00F5266A">
        <w:t xml:space="preserve"> of various resolutions (to capture orographic effects)</w:t>
      </w:r>
      <w:r w:rsidR="009F790B">
        <w:t xml:space="preserve"> to investigate the effects of local winds on waves and currents within the bay. </w:t>
      </w:r>
      <w:r w:rsidR="00E0507C">
        <w:t xml:space="preserve">The experiments confirmed that waves on the western periphery are </w:t>
      </w:r>
      <w:r w:rsidR="00433B32">
        <w:t>generated</w:t>
      </w:r>
      <w:r w:rsidR="00E0507C">
        <w:t xml:space="preserve"> by local winds, rather than incoming swell</w:t>
      </w:r>
      <w:r w:rsidR="00856432">
        <w:t xml:space="preserve">. The eastern periphery is more exposed to the predominant swell, as discussed previously, and </w:t>
      </w:r>
      <w:r w:rsidR="00192F72">
        <w:t xml:space="preserve">the wave field is only marginally influenced by local wind forcing. </w:t>
      </w:r>
      <w:r w:rsidR="00640667">
        <w:t>The</w:t>
      </w:r>
      <w:r w:rsidR="00B93126">
        <w:t>se findings are attributed to the</w:t>
      </w:r>
      <w:r w:rsidR="00640667">
        <w:t xml:space="preserve"> h</w:t>
      </w:r>
      <w:r w:rsidR="00E45098">
        <w:t xml:space="preserve">igh resolution </w:t>
      </w:r>
      <w:r w:rsidR="00B93126">
        <w:t xml:space="preserve">wind field provided by the </w:t>
      </w:r>
      <w:r w:rsidR="00640667">
        <w:t>Wind Atlas of South Africa (WASA) product</w:t>
      </w:r>
      <w:r w:rsidR="00B93126">
        <w:t xml:space="preserve">. </w:t>
      </w:r>
    </w:p>
    <w:p w14:paraId="2D44F166" w14:textId="6E3FE262" w:rsidR="00162018" w:rsidRDefault="00083046" w:rsidP="00083046">
      <w:pPr>
        <w:pStyle w:val="Heading2"/>
      </w:pPr>
      <w:bookmarkStart w:id="7" w:name="_Toc206743056"/>
      <w:r>
        <w:t>Tides</w:t>
      </w:r>
      <w:bookmarkEnd w:id="7"/>
      <w:r w:rsidR="00AE6FB3">
        <w:t xml:space="preserve"> and Inertial Motion </w:t>
      </w:r>
    </w:p>
    <w:p w14:paraId="4EB13429" w14:textId="3BB7DD63" w:rsidR="000C2D24" w:rsidRDefault="001A6224" w:rsidP="00083046">
      <w:r>
        <w:t>The tidal range in False Bay is a</w:t>
      </w:r>
      <w:r w:rsidR="003A3511">
        <w:t>pproximately 0.8</w:t>
      </w:r>
      <w:r w:rsidR="000D1F57">
        <w:t xml:space="preserve"> m and 1.6 m during neap and spring cycles respec</w:t>
      </w:r>
      <w:r w:rsidR="005D751D">
        <w:t>tively</w:t>
      </w:r>
      <w:r w:rsidR="007D4F84">
        <w:t xml:space="preserve"> </w:t>
      </w:r>
      <w:r w:rsidR="007D4F84">
        <w:fldChar w:fldCharType="begin"/>
      </w:r>
      <w:r w:rsidR="007D4F84">
        <w:instrText xml:space="preserve"> ADDIN ZOTERO_ITEM CSL_CITATION {"citationID":"U7XsVYuz","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D4F84">
        <w:fldChar w:fldCharType="separate"/>
      </w:r>
      <w:r w:rsidR="007D4F84" w:rsidRPr="007D4F84">
        <w:rPr>
          <w:rFonts w:ascii="Aptos" w:hAnsi="Aptos" w:cs="Times New Roman"/>
        </w:rPr>
        <w:t>(Gründlingh et al., 1989)</w:t>
      </w:r>
      <w:r w:rsidR="007D4F84">
        <w:fldChar w:fldCharType="end"/>
      </w:r>
      <w:r w:rsidR="007D4F84">
        <w:t>.</w:t>
      </w:r>
      <w:r w:rsidR="005D751D">
        <w:t xml:space="preserve"> </w:t>
      </w:r>
      <w:r w:rsidR="001B127A">
        <w:t>The ebb and flood are known</w:t>
      </w:r>
      <w:r w:rsidR="00BB430F">
        <w:t xml:space="preserve"> generate currents </w:t>
      </w:r>
      <w:r w:rsidR="001B127A">
        <w:t xml:space="preserve">when winds and waves are calm, particularly </w:t>
      </w:r>
      <w:r w:rsidR="00BB430F">
        <w:t xml:space="preserve">around the coast </w:t>
      </w:r>
      <w:r w:rsidR="00A06D34">
        <w:t xml:space="preserve">and in shallow areas </w:t>
      </w:r>
      <w:r w:rsidR="001B127A">
        <w:t>to</w:t>
      </w:r>
      <w:r w:rsidR="00A06D34">
        <w:t xml:space="preserve"> the north </w:t>
      </w:r>
      <w:r w:rsidR="00AD3CD6">
        <w:fldChar w:fldCharType="begin"/>
      </w:r>
      <w:r>
        <w:instrText xml:space="preserve"> ADDIN ZOTERO_ITEM CSL_CITATION {"citationID":"0BtOoa9h","properties":{"formattedCitation":"(Atkins, 1970b; Wainman et al., 1987)","plainCitation":"(Atkins, 1970b;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AD3CD6">
        <w:fldChar w:fldCharType="separate"/>
      </w:r>
      <w:r w:rsidRPr="001A6224">
        <w:rPr>
          <w:rFonts w:ascii="Aptos" w:hAnsi="Aptos"/>
        </w:rPr>
        <w:t>(Atkins, 1970b; Wainman et al., 1987)</w:t>
      </w:r>
      <w:r w:rsidR="00AD3CD6">
        <w:fldChar w:fldCharType="end"/>
      </w:r>
      <w:r w:rsidR="00AD3CD6">
        <w:t xml:space="preserve">. </w:t>
      </w:r>
      <w:r w:rsidR="004B1493">
        <w:t>The co-</w:t>
      </w:r>
      <w:r w:rsidR="0086346C">
        <w:t xml:space="preserve">occurrence of high tides and intense storms </w:t>
      </w:r>
      <w:r w:rsidR="0071401D">
        <w:t xml:space="preserve">are the main contributors to coastal erosion and damage to infrastructure such as railways and </w:t>
      </w:r>
      <w:r w:rsidR="00B62F84">
        <w:t xml:space="preserve">beach resorts </w:t>
      </w:r>
      <w:r w:rsidR="00B62F84">
        <w:fldChar w:fldCharType="begin"/>
      </w:r>
      <w:r w:rsidR="00B62F84">
        <w:instrText xml:space="preserve"> ADDIN ZOTERO_ITEM CSL_CITATION {"citationID":"bD5MxGqt","properties":{"formattedCitation":"(Fourie et al., 2015)","plainCitation":"(Fourie et al., 2015)","noteIndex":0},"citationItems":[{"id":555,"uris":["http://zotero.org/users/14070386/items/KZ6ZM2G7"],"itemData":{"id":555,"type":"article-journal","abstract":"The coastline to the east of the Monwabisi Beach tidal pool has been subject to substantial visible coastal erosion. Monwabisi is located near the City of Cape Town and is situated along the northern coastline of False Bay. The erosion that has occurred has raised concern as it is damaging local infrastructure. The coastline retreat to the east of Monwabisi was investigated through analysis of aerial photographs and wave data to establish whether there is a relationship between dynamic wave action that this bay is subjected to, and the observed erosion within the study area. The maximum lateral coastal erosion at the Monwabisi study area from 2003 until 2014 was approximately 30m in a landward direction. Based on the correlation of the results between the rate of coastline retreat and the wave data, the study has concluded that the extreme rates of coastline retreat experienced within the study area at Monwabisi is most likely a direct result of a combination of influences including the number and height of big wave events, waves coming from a more southerly direction, the underlying geological substrate of the study area, and the impact that the local infrastructure has had on the geological substrate. Three time periods of maximum monthly erosion rates occurred from June 2008 to November 2009, March 2010 to March 2011 and April 2011 to June 2012.","container-title":"South African Journal of Geomatics","DOI":"10.4314/sajg.v4i2.3","ISSN":"2225-8531","issue":"2","language":"en","license":"Copyright (c)","note":"number: 2","page":"96-109","source":"www.ajol.info","title":"The influence of wave action on coastal erosion along Monwabisi Beach, Cape Town","volume":"4","author":[{"family":"Fourie","given":"J. P."},{"family":"Ansorge","given":"I."},{"family":"Backeberg","given":"B."},{"family":"Cawthra","given":"H. C."},{"family":"MacHutchon","given":"M. R."},{"family":"Zyl","given":"FW","dropping-particle":"van"}],"issued":{"date-parts":[["2015"]]}}}],"schema":"https://github.com/citation-style-language/schema/raw/master/csl-citation.json"} </w:instrText>
      </w:r>
      <w:r w:rsidR="00B62F84">
        <w:fldChar w:fldCharType="separate"/>
      </w:r>
      <w:r w:rsidR="00B62F84" w:rsidRPr="00B62F84">
        <w:rPr>
          <w:rFonts w:ascii="Aptos" w:hAnsi="Aptos"/>
        </w:rPr>
        <w:t>(Fourie et al., 2015)</w:t>
      </w:r>
      <w:r w:rsidR="00B62F84">
        <w:fldChar w:fldCharType="end"/>
      </w:r>
      <w:r w:rsidR="00B62F84">
        <w:t xml:space="preserve">. </w:t>
      </w:r>
      <w:r w:rsidR="00C846C3">
        <w:t>Historical observations by Atkins</w:t>
      </w:r>
      <w:r w:rsidR="00123B3A">
        <w:t xml:space="preserve"> (1970</w:t>
      </w:r>
      <w:r w:rsidR="00796349">
        <w:t xml:space="preserve">b) </w:t>
      </w:r>
      <w:r w:rsidR="00CA439D">
        <w:t>found that ebb and flood tid</w:t>
      </w:r>
      <w:r w:rsidR="009B66CF">
        <w:t xml:space="preserve">es modulate currents. </w:t>
      </w:r>
      <w:r w:rsidR="00C27708">
        <w:t>Gründlingh et al. (19</w:t>
      </w:r>
      <w:r w:rsidR="00406423">
        <w:t xml:space="preserve">89) investigated this further </w:t>
      </w:r>
      <w:r w:rsidR="00EE1DA4">
        <w:t xml:space="preserve">by deploying an </w:t>
      </w:r>
      <w:r w:rsidR="00EE1DA4">
        <w:lastRenderedPageBreak/>
        <w:t xml:space="preserve">array of current meters </w:t>
      </w:r>
      <w:r w:rsidR="00270C04">
        <w:t xml:space="preserve">in the lower half of the water column near the mouth of the bay during the summer of 1986/87 (DJF). </w:t>
      </w:r>
    </w:p>
    <w:p w14:paraId="0A74939E" w14:textId="7A65706B" w:rsidR="006C45A6" w:rsidRPr="008F3579" w:rsidRDefault="00BC7A1E" w:rsidP="00083046">
      <w:r>
        <w:t>The semi-diurnal tidal constituent was identified as the most significant</w:t>
      </w:r>
      <w:r w:rsidR="002A46B7">
        <w:t>, especially in the meridional componen</w:t>
      </w:r>
      <w:r w:rsidR="00DB6B39">
        <w:t>t (N</w:t>
      </w:r>
      <w:r w:rsidR="00401587">
        <w:t>-</w:t>
      </w:r>
      <w:r w:rsidR="00DB6B39">
        <w:t xml:space="preserve">S), and increased in magnitude from west to east </w:t>
      </w:r>
      <w:r w:rsidR="00DB6B39">
        <w:fldChar w:fldCharType="begin"/>
      </w:r>
      <w:r w:rsidR="00DB6B39">
        <w:instrText xml:space="preserve"> ADDIN ZOTERO_ITEM CSL_CITATION {"citationID":"RlvO5RjE","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DB6B39">
        <w:fldChar w:fldCharType="separate"/>
      </w:r>
      <w:r w:rsidR="00DB6B39" w:rsidRPr="00DB6B39">
        <w:rPr>
          <w:rFonts w:ascii="Aptos" w:hAnsi="Aptos" w:cs="Times New Roman"/>
        </w:rPr>
        <w:t>(Gründlingh et al., 1989)</w:t>
      </w:r>
      <w:r w:rsidR="00DB6B39">
        <w:fldChar w:fldCharType="end"/>
      </w:r>
      <w:r w:rsidR="00DB6B39">
        <w:t xml:space="preserve">. </w:t>
      </w:r>
      <w:r w:rsidR="0019314D">
        <w:t xml:space="preserve">The principal axis was </w:t>
      </w:r>
      <w:r w:rsidR="00E94CFC">
        <w:t>in a north-northeast to south-southwest direction</w:t>
      </w:r>
      <w:r w:rsidR="00E72C17">
        <w:t xml:space="preserve"> (in and out of the bay)</w:t>
      </w:r>
      <w:r w:rsidR="00E94CFC">
        <w:t xml:space="preserve"> with a </w:t>
      </w:r>
      <w:r w:rsidR="00AB54A4">
        <w:t xml:space="preserve">flow rate of </w:t>
      </w:r>
      <m:oMath>
        <m:r>
          <w:rPr>
            <w:rFonts w:ascii="Cambria Math" w:hAnsi="Cambria Math"/>
          </w:rPr>
          <m:t>2.6-3.8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7515A7">
        <w:t xml:space="preserve"> </w:t>
      </w:r>
      <w:r w:rsidR="007515A7">
        <w:fldChar w:fldCharType="begin"/>
      </w:r>
      <w:r w:rsidR="007515A7">
        <w:instrText xml:space="preserve"> ADDIN ZOTERO_ITEM CSL_CITATION {"citationID":"dlFZS8mj","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7515A7">
        <w:fldChar w:fldCharType="separate"/>
      </w:r>
      <w:r w:rsidR="007515A7" w:rsidRPr="007515A7">
        <w:rPr>
          <w:rFonts w:ascii="Aptos" w:hAnsi="Aptos" w:cs="Times New Roman"/>
        </w:rPr>
        <w:t>(Gründlingh et al., 1989)</w:t>
      </w:r>
      <w:r w:rsidR="007515A7">
        <w:fldChar w:fldCharType="end"/>
      </w:r>
      <w:r w:rsidR="007515A7">
        <w:t xml:space="preserve">. </w:t>
      </w:r>
      <w:r w:rsidR="00CD7B14">
        <w:t xml:space="preserve">The diurnal tide </w:t>
      </w:r>
      <w:r w:rsidR="0084300F">
        <w:t xml:space="preserve">had a flow rate of comparable magnitude </w:t>
      </w:r>
      <w:r w:rsidR="004564AC" w:rsidRPr="004564AC">
        <w:rPr>
          <w:rFonts w:ascii="Aptos" w:hAnsi="Aptos" w:cs="Times New Roman"/>
        </w:rPr>
        <w:t>(Gründlingh et al., 1989)</w:t>
      </w:r>
      <w:r w:rsidR="0084300F">
        <w:t xml:space="preserve"> </w:t>
      </w:r>
      <m:oMath>
        <m:r>
          <w:rPr>
            <w:rFonts w:ascii="Cambria Math" w:hAnsi="Cambria Math"/>
          </w:rPr>
          <m:t>(2.2-3.3 cm∙</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oMath>
      <w:r w:rsidR="0097610E">
        <w:t>, but was more evident in the zonal (E-W) current component</w:t>
      </w:r>
      <w:r w:rsidR="004564AC">
        <w:t xml:space="preserve"> </w:t>
      </w:r>
      <w:r w:rsidR="004564AC">
        <w:fldChar w:fldCharType="begin"/>
      </w:r>
      <w:r w:rsidR="004564AC">
        <w:instrText xml:space="preserve"> ADDIN ZOTERO_ITEM CSL_CITATION {"citationID":"zCksTaRm","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4564AC">
        <w:fldChar w:fldCharType="separate"/>
      </w:r>
      <w:r w:rsidR="004564AC" w:rsidRPr="004564AC">
        <w:rPr>
          <w:rFonts w:ascii="Aptos" w:hAnsi="Aptos" w:cs="Times New Roman"/>
        </w:rPr>
        <w:t>(Gründlingh et al., 1989)</w:t>
      </w:r>
      <w:r w:rsidR="004564AC">
        <w:fldChar w:fldCharType="end"/>
      </w:r>
      <w:r w:rsidR="004756A2">
        <w:t xml:space="preserve">. </w:t>
      </w:r>
    </w:p>
    <w:p w14:paraId="3399E336" w14:textId="4D843842" w:rsidR="007213EE" w:rsidRDefault="00D76229" w:rsidP="00B24B41">
      <w:r>
        <w:t xml:space="preserve">A modelling study by Coleman (2019) </w:t>
      </w:r>
      <w:r w:rsidR="00670C26">
        <w:t>supported the observation of</w:t>
      </w:r>
      <w:r>
        <w:t xml:space="preserve"> a decoupling of surface and bottom </w:t>
      </w:r>
      <w:r w:rsidR="00670C26">
        <w:t>flows and</w:t>
      </w:r>
      <w:r w:rsidR="00651BF5">
        <w:t xml:space="preserve"> described b</w:t>
      </w:r>
      <w:r w:rsidR="006F7D40">
        <w:t>ottom f</w:t>
      </w:r>
      <w:r w:rsidR="00163553">
        <w:t xml:space="preserve">lows </w:t>
      </w:r>
      <w:r w:rsidR="00651BF5">
        <w:t>as</w:t>
      </w:r>
      <w:r w:rsidR="00163553">
        <w:t xml:space="preserve"> weak tid</w:t>
      </w:r>
      <w:r w:rsidR="00651BF5">
        <w:t xml:space="preserve">al currents with a magnitude </w:t>
      </w:r>
      <m:oMath>
        <m:r>
          <w:rPr>
            <w:rFonts w:ascii="Cambria Math" w:hAnsi="Cambria Math"/>
          </w:rPr>
          <m:t>≤10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670C26">
        <w:t xml:space="preserve"> </w:t>
      </w:r>
      <w:r w:rsidR="00670C26">
        <w:fldChar w:fldCharType="begin"/>
      </w:r>
      <w:r w:rsidR="00670C26">
        <w:instrText xml:space="preserve"> ADDIN ZOTERO_ITEM CSL_CITATION {"citationID":"00euJiyx","properties":{"formattedCitation":"(Nicholson, 2011)","plainCitation":"(Nicholson, 2011)","noteIndex":0},"citationItems":[{"id":977,"uris":["http://zotero.org/users/14070386/items/U2CIJ3J2"],"itemData":{"id":977,"type":"thesis","event-place":"Cape Town, South Africa","genre":"MSc thesis","publisher":"University of Cape Town","publisher-place":"Cape Town, South Africa","title":"The circulation and thermal structure of False Bay: a process-oriented numerical modelling and observational study","author":[{"family":"Nicholson","given":"S. A."}],"issued":{"date-parts":[["2011"]]}}}],"schema":"https://github.com/citation-style-language/schema/raw/master/csl-citation.json"} </w:instrText>
      </w:r>
      <w:r w:rsidR="00670C26">
        <w:fldChar w:fldCharType="separate"/>
      </w:r>
      <w:r w:rsidR="00670C26" w:rsidRPr="00670C26">
        <w:rPr>
          <w:rFonts w:ascii="Aptos" w:hAnsi="Aptos"/>
        </w:rPr>
        <w:t>(Nicholson, 2011)</w:t>
      </w:r>
      <w:r w:rsidR="00670C26">
        <w:fldChar w:fldCharType="end"/>
      </w:r>
      <w:r w:rsidR="008535BE">
        <w:t>.</w:t>
      </w:r>
      <w:r w:rsidR="00D40C5B">
        <w:t xml:space="preserve"> Neap and spring tidal currents were similar under flood and ebb conditions </w:t>
      </w:r>
      <w:r w:rsidR="00D40C5B">
        <w:fldChar w:fldCharType="begin"/>
      </w:r>
      <w:r w:rsidR="00D40C5B">
        <w:instrText xml:space="preserve"> ADDIN ZOTERO_ITEM CSL_CITATION {"citationID":"Hc95llqF","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40C5B">
        <w:fldChar w:fldCharType="separate"/>
      </w:r>
      <w:r w:rsidR="00D40C5B" w:rsidRPr="00D40C5B">
        <w:rPr>
          <w:rFonts w:ascii="Aptos" w:hAnsi="Aptos"/>
        </w:rPr>
        <w:t>(Coleman, 2019)</w:t>
      </w:r>
      <w:r w:rsidR="00D40C5B">
        <w:fldChar w:fldCharType="end"/>
      </w:r>
      <w:r w:rsidR="00D40C5B">
        <w:t xml:space="preserve">. </w:t>
      </w:r>
      <w:r w:rsidR="00B276DC">
        <w:t xml:space="preserve">Flood tidal currents had a typical range of </w:t>
      </w:r>
      <m:oMath>
        <m:r>
          <w:rPr>
            <w:rFonts w:ascii="Cambria Math" w:hAnsi="Cambria Math"/>
          </w:rPr>
          <m:t>2-10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027DA">
        <w:t xml:space="preserve"> throughout the bay. They</w:t>
      </w:r>
      <w:r w:rsidR="00D753A8">
        <w:t xml:space="preserve"> accelerated around Cape Point, over Rocky Bank and along the steep eastern shoreline </w:t>
      </w:r>
      <w:r w:rsidR="00D753A8">
        <w:fldChar w:fldCharType="begin"/>
      </w:r>
      <w:r w:rsidR="00D753A8">
        <w:instrText xml:space="preserve"> ADDIN ZOTERO_ITEM CSL_CITATION {"citationID":"qq96T3lx","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53A8">
        <w:fldChar w:fldCharType="separate"/>
      </w:r>
      <w:r w:rsidR="00D753A8" w:rsidRPr="00D753A8">
        <w:rPr>
          <w:rFonts w:ascii="Aptos" w:hAnsi="Aptos"/>
        </w:rPr>
        <w:t>(Coleman, 2019)</w:t>
      </w:r>
      <w:r w:rsidR="00D753A8">
        <w:fldChar w:fldCharType="end"/>
      </w:r>
      <w:r w:rsidR="00D753A8">
        <w:t xml:space="preserve">. </w:t>
      </w:r>
      <w:r w:rsidR="00271E83">
        <w:t xml:space="preserve">Ebb tidal currents had a comparable magnitude range of </w:t>
      </w:r>
      <m:oMath>
        <m:r>
          <w:rPr>
            <w:rFonts w:ascii="Cambria Math" w:hAnsi="Cambria Math"/>
          </w:rPr>
          <m:t>2-6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271E83">
        <w:t xml:space="preserve">. </w:t>
      </w:r>
      <w:r w:rsidR="00CC66A7">
        <w:t xml:space="preserve">Magnitudes reached </w:t>
      </w:r>
      <m:oMath>
        <m:r>
          <w:rPr>
            <w:rFonts w:ascii="Cambria Math" w:hAnsi="Cambria Math"/>
          </w:rPr>
          <m:t>10-25 c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CC66A7">
        <w:t xml:space="preserve"> </w:t>
      </w:r>
      <w:r w:rsidR="00B16F45">
        <w:t xml:space="preserve">around Cape Point and over Rocky Bank. </w:t>
      </w:r>
    </w:p>
    <w:p w14:paraId="3905E7BC" w14:textId="38386A6F" w:rsidR="00AE6FB3" w:rsidRPr="00B24B41" w:rsidRDefault="002E4018" w:rsidP="00B24B41">
      <w:r w:rsidRPr="001C6894">
        <w:rPr>
          <w:highlight w:val="yellow"/>
        </w:rPr>
        <w:t xml:space="preserve">Inertial </w:t>
      </w:r>
      <w:r w:rsidR="00685DFB" w:rsidRPr="001C6894">
        <w:rPr>
          <w:highlight w:val="yellow"/>
        </w:rPr>
        <w:t>motion is a significant and regular variation in the flow of current</w:t>
      </w:r>
      <w:r w:rsidR="00DD143C" w:rsidRPr="001C6894">
        <w:rPr>
          <w:highlight w:val="yellow"/>
        </w:rPr>
        <w:t xml:space="preserve">s caused by </w:t>
      </w:r>
      <w:r w:rsidR="00B15DDD" w:rsidRPr="001C6894">
        <w:rPr>
          <w:highlight w:val="yellow"/>
        </w:rPr>
        <w:t>the rotation of the Earth. The inertial period</w:t>
      </w:r>
      <w:r w:rsidR="00F37996" w:rsidRPr="001C6894">
        <w:rPr>
          <w:highlight w:val="yellow"/>
        </w:rPr>
        <w:t xml:space="preserve"> is time that it takes a fluid parcel to complete one inertial oscillation.</w:t>
      </w:r>
      <w:r w:rsidR="00F37996" w:rsidRPr="00F37996">
        <w:t xml:space="preserve"> </w:t>
      </w:r>
    </w:p>
    <w:p w14:paraId="5C46891B" w14:textId="5138D611" w:rsidR="0006440D" w:rsidRPr="0005502D" w:rsidRDefault="0006440D" w:rsidP="0006440D">
      <w:pPr>
        <w:pStyle w:val="Heading2"/>
      </w:pPr>
      <w:bookmarkStart w:id="8" w:name="_Toc206743058"/>
      <w:r w:rsidRPr="0005502D">
        <w:t xml:space="preserve">Large scale </w:t>
      </w:r>
      <w:r w:rsidR="009E2919" w:rsidRPr="0005502D">
        <w:t>climate variability</w:t>
      </w:r>
      <w:bookmarkEnd w:id="8"/>
    </w:p>
    <w:p w14:paraId="5A5EA490" w14:textId="1C5AC85E" w:rsidR="006F2AE7" w:rsidRPr="0005502D" w:rsidRDefault="00833687" w:rsidP="009E2919">
      <w:r w:rsidRPr="0005502D">
        <w:t xml:space="preserve">Energy transfers between the ocean and atmosphere are </w:t>
      </w:r>
      <w:r w:rsidR="00CC4A09" w:rsidRPr="0005502D">
        <w:t xml:space="preserve">dynamic and involve complex processes that span all spatio-temporal scales </w:t>
      </w:r>
      <w:r w:rsidR="00CC4A09" w:rsidRPr="0005502D">
        <w:fldChar w:fldCharType="begin"/>
      </w:r>
      <w:r w:rsidR="00CC4A09" w:rsidRPr="0005502D">
        <w:instrText xml:space="preserve"> ADDIN ZOTERO_ITEM CSL_CITATION {"citationID":"g3WcAsHc","properties":{"formattedCitation":"(Ramos et al., 2021)","plainCitation":"(Ramos et al., 2021)","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CC4A09" w:rsidRPr="0005502D">
        <w:fldChar w:fldCharType="separate"/>
      </w:r>
      <w:r w:rsidR="00CC4A09" w:rsidRPr="0005502D">
        <w:rPr>
          <w:rFonts w:ascii="Aptos" w:hAnsi="Aptos"/>
        </w:rPr>
        <w:t>(Ramos et al., 2021)</w:t>
      </w:r>
      <w:r w:rsidR="00CC4A09" w:rsidRPr="0005502D">
        <w:fldChar w:fldCharType="end"/>
      </w:r>
      <w:r w:rsidR="001410EA" w:rsidRPr="0005502D">
        <w:t xml:space="preserve">. </w:t>
      </w:r>
      <w:r w:rsidR="00D16E8C" w:rsidRPr="0005502D">
        <w:t xml:space="preserve">Climate </w:t>
      </w:r>
      <w:r w:rsidR="00651EEC" w:rsidRPr="0005502D">
        <w:t>oscillation</w:t>
      </w:r>
      <w:r w:rsidR="00E2723F" w:rsidRPr="0005502D">
        <w:t xml:space="preserve">s are known to </w:t>
      </w:r>
      <w:r w:rsidR="0024382F" w:rsidRPr="0005502D">
        <w:t xml:space="preserve">influence sea level pressures as well as wind patterns, which in turn affects </w:t>
      </w:r>
      <w:r w:rsidR="00005154" w:rsidRPr="0005502D">
        <w:t xml:space="preserve">surface ocean waves </w:t>
      </w:r>
      <w:r w:rsidR="00005154" w:rsidRPr="0005502D">
        <w:fldChar w:fldCharType="begin"/>
      </w:r>
      <w:r w:rsidR="00005154" w:rsidRPr="0005502D">
        <w:instrText xml:space="preserve"> ADDIN ZOTERO_ITEM CSL_CITATION {"citationID":"Bza3GT3e","properties":{"formattedCitation":"(Hemer et al., 2010; Ramos et al., 2021)","plainCitation":"(Hemer et al., 2010; Ramos et al., 2021)","noteIndex":0},"citationItems":[{"id":946,"uris":["http://zotero.org/users/14070386/items/IZSZHDNT"],"itemData":{"id":946,"type":"article-journal","abstract":"The effect of interannual climate variability and change on the historic, directional wave climate of the Southern Hemisphere is presented. Owing to a lack of in situ wave observations, wave climate in the Southern Hemisphere is determined from satellite altimetry and global ocean wave models. Altimeter data span the period 1985 to present, with the exception of a 2-year gap in 1989–1991. Interannual variability and trends in the significant wave height are determined from the satellite altimeter record (1991 to present), and the dominant modes of variability are identified using an empirical orthogonal function (EOF) analysis. Significant wave heights in the Southern Ocean are observed to show a strong positive correlation with the Southern Annular Mode (SAM), particularly during Austral autumn and winter months. Correlation between altimeter derived significant wave heights and the Southern Oscillation Index is observed in the Pacific basin, which is consistent with several previous studies. Variability and trends of the directional wave climate are determined using the ERA-40 Waves Re-analysis for the period 1980–2001. Significant wave height, mean wave period and mean wave direction data are used to describe the climate of the wave energy flux vector. An EOF analysis of the wave energy flux vector is carried out to determine the dominant modes of variability of the directional seasonal wave energy flux climate. The dominant mode of variability during autumn and winter months is strongly correlated to the SAM. There is an anti-clockwise rotation of wave direction with the southward intensification of the Southern Ocean storm belt associated with the SAM. Clockwise rotation of flux vectors is observed in the Western Pacific Ocean during El-Nino events. Directional variability of the wave energy flux in the Western Pacific Ocean has previously been shown to be of importance to sand transport along the south-eastern Australian margin, and the New Zealand region. The directional variability of the wave energy flux of the Southern Ocean associated with the SAM is expected to be of importance to the wave-driven currents responsible for the transport of sand along coastal margins in the Southern Hemisphere, in particular those on the Southern and Western coastal margins of the Australian continent. Copyright © 2009 Royal Meteorological Society","container-title":"International Journal of Climatology","DOI":"10.1002/joc.1900","ISSN":"1097-0088","issue":"4","language":"en","license":"Copyright © 2009 Royal Meteorological Society","note":"_eprint: https://rmets.onlinelibrary.wiley.com/doi/pdf/10.1002/joc.1900","page":"475-491","source":"Wiley Online Library","title":"Variability and trends in the directional wave climate of the Southern Hemisphere","volume":"30","author":[{"family":"Hemer","given":"Mark A."},{"family":"Church","given":"John A."},{"family":"Hunter","given":"John R."}],"issued":{"date-parts":[["2010"]]}}},{"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005154" w:rsidRPr="0005502D">
        <w:fldChar w:fldCharType="separate"/>
      </w:r>
      <w:r w:rsidR="00005154" w:rsidRPr="0005502D">
        <w:rPr>
          <w:rFonts w:ascii="Aptos" w:hAnsi="Aptos"/>
        </w:rPr>
        <w:t>(Hemer et al., 2010; Ramos et al., 2021)</w:t>
      </w:r>
      <w:r w:rsidR="00005154" w:rsidRPr="0005502D">
        <w:fldChar w:fldCharType="end"/>
      </w:r>
      <w:r w:rsidR="000273C3" w:rsidRPr="0005502D">
        <w:t xml:space="preserve">. Few studies have </w:t>
      </w:r>
      <w:r w:rsidR="003C1F79" w:rsidRPr="0005502D">
        <w:t xml:space="preserve">looked into the role of </w:t>
      </w:r>
      <w:r w:rsidR="00D51E57" w:rsidRPr="0005502D">
        <w:t xml:space="preserve">these oscillations, and their effect on atmospheric circulation in the region of the South Atlantic. </w:t>
      </w:r>
    </w:p>
    <w:p w14:paraId="42E779A0" w14:textId="383D0FC5" w:rsidR="00E71632" w:rsidRPr="0005502D" w:rsidRDefault="001537FE" w:rsidP="009E2919">
      <w:r w:rsidRPr="0005502D">
        <w:t>Veitch et al. (2019) investigated the effects of El Ni</w:t>
      </w:r>
      <w:r w:rsidR="00805BE5" w:rsidRPr="0005502D">
        <w:t xml:space="preserve">ño Southern Oscillation (ENSO) and </w:t>
      </w:r>
      <w:r w:rsidR="00E930D1" w:rsidRPr="0005502D">
        <w:t xml:space="preserve">the Southern Annular Mode (SAM) on the </w:t>
      </w:r>
      <w:r w:rsidR="00D11225" w:rsidRPr="0005502D">
        <w:t xml:space="preserve">intensity of and </w:t>
      </w:r>
      <w:r w:rsidR="00E930D1" w:rsidRPr="0005502D">
        <w:t>adjustment of mid-latitude cyclone tracks (cold fronts)</w:t>
      </w:r>
      <w:r w:rsidR="006A22F7" w:rsidRPr="0005502D">
        <w:t xml:space="preserve">. This was paired with data from the Cape Point wave record to elucidate the </w:t>
      </w:r>
      <w:r w:rsidR="0073682E" w:rsidRPr="0005502D">
        <w:t>effect on the wave climate.</w:t>
      </w:r>
      <w:r w:rsidR="00AC4406" w:rsidRPr="0005502D">
        <w:t xml:space="preserve"> A posi</w:t>
      </w:r>
      <w:r w:rsidR="00854F87" w:rsidRPr="0005502D">
        <w:t xml:space="preserve">tive (negative) ENSO is associated with a positive </w:t>
      </w:r>
      <w:r w:rsidR="00585D2A" w:rsidRPr="0005502D">
        <w:t>(negative) sea surface temperature anomaly in the central/eastern tropical Pacific. A positive (negative) SAM is associated with pressure gradient changes between the mid and high latitudes in the southern hemisphere. A positive (negative) westerly wind speed anomaly is associated with a poleward (equatorward) shift in storm tracks.</w:t>
      </w:r>
      <w:r w:rsidR="0073682E" w:rsidRPr="0005502D">
        <w:t xml:space="preserve"> </w:t>
      </w:r>
      <w:r w:rsidR="00AA3CC1" w:rsidRPr="0005502D">
        <w:t xml:space="preserve">A </w:t>
      </w:r>
      <w:r w:rsidR="005308DE" w:rsidRPr="0005502D">
        <w:t xml:space="preserve">summary of </w:t>
      </w:r>
      <w:r w:rsidR="00585D2A" w:rsidRPr="0005502D">
        <w:t>Veitch et al. (2019)’s</w:t>
      </w:r>
      <w:r w:rsidR="005308DE" w:rsidRPr="0005502D">
        <w:t xml:space="preserve"> findings </w:t>
      </w:r>
      <w:r w:rsidR="00585D2A" w:rsidRPr="0005502D">
        <w:t>follow</w:t>
      </w:r>
      <w:r w:rsidR="00782065" w:rsidRPr="0005502D">
        <w:t>:</w:t>
      </w:r>
    </w:p>
    <w:p w14:paraId="2B1C33E5" w14:textId="77777777" w:rsidR="00585D2A" w:rsidRPr="0005502D" w:rsidRDefault="00585D2A" w:rsidP="009E2919">
      <w:pPr>
        <w:rPr>
          <w:b/>
          <w:bCs/>
        </w:rPr>
      </w:pPr>
      <w:r w:rsidRPr="0005502D">
        <w:rPr>
          <w:b/>
          <w:bCs/>
        </w:rPr>
        <w:t>Winter (JJA)</w:t>
      </w:r>
    </w:p>
    <w:p w14:paraId="58287132" w14:textId="67A2899B" w:rsidR="00782065" w:rsidRPr="0005502D" w:rsidRDefault="00585D2A" w:rsidP="009E2919">
      <w:r w:rsidRPr="0005502D">
        <w:t xml:space="preserve">The </w:t>
      </w:r>
      <w:r w:rsidR="00F16AC8" w:rsidRPr="0005502D">
        <w:t xml:space="preserve">mean wave height </w:t>
      </w:r>
      <w:r w:rsidR="00231048" w:rsidRPr="0005502D">
        <w:t>was not related to ENSO or SAM.</w:t>
      </w:r>
      <w:r w:rsidR="00E30F4A" w:rsidRPr="0005502D">
        <w:t xml:space="preserve"> Mean wave direction </w:t>
      </w:r>
      <w:r w:rsidR="00B60638" w:rsidRPr="0005502D">
        <w:t>changes to become more southerly</w:t>
      </w:r>
      <w:r w:rsidR="00EC3EAF" w:rsidRPr="0005502D">
        <w:t>, with a</w:t>
      </w:r>
      <w:r w:rsidR="00FF34C4" w:rsidRPr="0005502D">
        <w:t xml:space="preserve"> </w:t>
      </w:r>
      <w:r w:rsidR="00EC3EAF" w:rsidRPr="0005502D">
        <w:t xml:space="preserve">clear shift between 1980-1992 and </w:t>
      </w:r>
      <w:r w:rsidR="00FB3C87" w:rsidRPr="0005502D">
        <w:t>1994 -2006</w:t>
      </w:r>
      <w:r w:rsidR="00B60638" w:rsidRPr="0005502D">
        <w:t>.</w:t>
      </w:r>
      <w:r w:rsidR="00231048" w:rsidRPr="0005502D">
        <w:t xml:space="preserve"> </w:t>
      </w:r>
      <w:r w:rsidR="00F6249F" w:rsidRPr="0005502D">
        <w:t xml:space="preserve">The phase of SAM affected the frequency of extreme wave events, with a </w:t>
      </w:r>
      <w:r w:rsidR="004D3D1C" w:rsidRPr="0005502D">
        <w:t>reduction (increase) during a positive (negative) SAM.</w:t>
      </w:r>
    </w:p>
    <w:p w14:paraId="371ED2BA" w14:textId="658DE993" w:rsidR="008F2048" w:rsidRPr="0005502D" w:rsidRDefault="008F2048" w:rsidP="009E2919">
      <w:pPr>
        <w:rPr>
          <w:b/>
          <w:bCs/>
        </w:rPr>
      </w:pPr>
      <w:r w:rsidRPr="0005502D">
        <w:rPr>
          <w:b/>
          <w:bCs/>
        </w:rPr>
        <w:t>Summer (DJF)</w:t>
      </w:r>
    </w:p>
    <w:p w14:paraId="3D0E7A69" w14:textId="17D76093" w:rsidR="00E97568" w:rsidRDefault="00A801EE" w:rsidP="009E2919">
      <w:r w:rsidRPr="0005502D">
        <w:t xml:space="preserve">Waves are </w:t>
      </w:r>
      <w:r w:rsidR="00433B32" w:rsidRPr="0005502D">
        <w:t>smaller</w:t>
      </w:r>
      <w:r w:rsidRPr="0005502D">
        <w:t xml:space="preserve"> and more southerly. </w:t>
      </w:r>
      <w:r w:rsidR="006122EC" w:rsidRPr="0005502D">
        <w:t>A</w:t>
      </w:r>
      <w:r w:rsidR="00A82A3B" w:rsidRPr="0005502D">
        <w:t xml:space="preserve"> negative</w:t>
      </w:r>
      <w:r w:rsidR="006122EC" w:rsidRPr="0005502D">
        <w:t xml:space="preserve"> (</w:t>
      </w:r>
      <w:r w:rsidR="00A82A3B" w:rsidRPr="0005502D">
        <w:t>positive</w:t>
      </w:r>
      <w:r w:rsidR="006122EC" w:rsidRPr="0005502D">
        <w:t>) SAM is associated with larger (s</w:t>
      </w:r>
      <w:r w:rsidR="00017C69" w:rsidRPr="0005502D">
        <w:t xml:space="preserve">maller) more westerly (southerly) waves. </w:t>
      </w:r>
      <w:r w:rsidR="004B68B7" w:rsidRPr="0005502D">
        <w:t xml:space="preserve">A negative (positive) ENSO is associated with </w:t>
      </w:r>
      <w:r w:rsidR="004B68B7" w:rsidRPr="0005502D">
        <w:lastRenderedPageBreak/>
        <w:t>smaller (larger) more southerly (westerly) waves</w:t>
      </w:r>
      <w:r w:rsidR="00480D88" w:rsidRPr="0005502D">
        <w:t>. The co-occurrence of a positive ENSO and negative S</w:t>
      </w:r>
      <w:r w:rsidR="0041451C" w:rsidRPr="0005502D">
        <w:t xml:space="preserve">AM lead to an increase in </w:t>
      </w:r>
      <w:r w:rsidR="008F5592" w:rsidRPr="0005502D">
        <w:t xml:space="preserve">westerly wave heights. </w:t>
      </w:r>
    </w:p>
    <w:p w14:paraId="2BD60C92" w14:textId="62EC446C" w:rsidR="00083046" w:rsidRPr="0005502D" w:rsidRDefault="008E05D4" w:rsidP="00083046">
      <w:pPr>
        <w:pStyle w:val="Heading2"/>
      </w:pPr>
      <w:bookmarkStart w:id="9" w:name="_Toc206743059"/>
      <w:r>
        <w:t>Density</w:t>
      </w:r>
      <w:r w:rsidR="00083046" w:rsidRPr="0005502D">
        <w:t xml:space="preserve"> Structure</w:t>
      </w:r>
      <w:bookmarkEnd w:id="9"/>
    </w:p>
    <w:p w14:paraId="5D7FC69D" w14:textId="35ADA470" w:rsidR="00B42103" w:rsidRDefault="00B42103" w:rsidP="009E2919">
      <w:r w:rsidRPr="0005502D">
        <w:t xml:space="preserve">Wind dynamics are the primary driver of the circulation in False Bay, and are therefore seen as the main driver of the vertical temperature structure and stratification of the bay </w:t>
      </w:r>
      <w:r w:rsidRPr="0005502D">
        <w:fldChar w:fldCharType="begin"/>
      </w:r>
      <w:r w:rsidRPr="0005502D">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t xml:space="preserve">(Atkins, 1970a, 1970b; </w:t>
      </w:r>
      <w:proofErr w:type="spellStart"/>
      <w:r w:rsidRPr="0005502D">
        <w:t>Dufois</w:t>
      </w:r>
      <w:proofErr w:type="spellEnd"/>
      <w:r w:rsidRPr="0005502D">
        <w:t xml:space="preserve"> and Rouault, 2012; Gründlingh and Largier, 1988; Jury, 1991; Wainman et al., 1987)</w:t>
      </w:r>
      <w:r w:rsidRPr="0005502D">
        <w:fldChar w:fldCharType="end"/>
      </w:r>
      <w:r w:rsidR="007855E1">
        <w:t xml:space="preserve">. False Bay is </w:t>
      </w:r>
      <w:r w:rsidR="00A71DC7">
        <w:t xml:space="preserve">characterized by thermal stratification during summer (DJF) and isothermal during winter (JJA) </w:t>
      </w:r>
      <w:r w:rsidR="00A71DC7">
        <w:fldChar w:fldCharType="begin"/>
      </w:r>
      <w:r w:rsidR="00A71DC7">
        <w:instrText xml:space="preserve"> ADDIN ZOTERO_ITEM CSL_CITATION {"citationID":"PK8QlhKn","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A71DC7">
        <w:fldChar w:fldCharType="separate"/>
      </w:r>
      <w:r w:rsidR="00A71DC7" w:rsidRPr="00A71DC7">
        <w:rPr>
          <w:rFonts w:ascii="Aptos" w:hAnsi="Aptos"/>
        </w:rPr>
        <w:t>(</w:t>
      </w:r>
      <w:proofErr w:type="spellStart"/>
      <w:r w:rsidR="00A71DC7" w:rsidRPr="00A71DC7">
        <w:rPr>
          <w:rFonts w:ascii="Aptos" w:hAnsi="Aptos"/>
        </w:rPr>
        <w:t>Dufois</w:t>
      </w:r>
      <w:proofErr w:type="spellEnd"/>
      <w:r w:rsidR="00A71DC7" w:rsidRPr="00A71DC7">
        <w:rPr>
          <w:rFonts w:ascii="Aptos" w:hAnsi="Aptos"/>
        </w:rPr>
        <w:t xml:space="preserve"> and Rouault, 2012)</w:t>
      </w:r>
      <w:r w:rsidR="00A71DC7">
        <w:fldChar w:fldCharType="end"/>
      </w:r>
      <w:r w:rsidR="00A71DC7">
        <w:t xml:space="preserve">. </w:t>
      </w:r>
      <w:r w:rsidR="009436E9">
        <w:t>During summer a</w:t>
      </w:r>
      <w:r w:rsidR="00574D67">
        <w:t xml:space="preserve"> temperature differential of </w:t>
      </w:r>
      <m:oMath>
        <m:r>
          <w:rPr>
            <w:rFonts w:ascii="Cambria Math" w:hAnsi="Cambria Math"/>
          </w:rPr>
          <m:t>5-9 °C</m:t>
        </m:r>
      </m:oMath>
      <w:r w:rsidR="00574D67">
        <w:t xml:space="preserve"> </w:t>
      </w:r>
      <w:r w:rsidR="00333497">
        <w:t>is expected between the surface and 50</w:t>
      </w:r>
      <w:r w:rsidR="009436E9">
        <w:t xml:space="preserve"> m water depth </w:t>
      </w:r>
      <w:r w:rsidR="009436E9">
        <w:fldChar w:fldCharType="begin"/>
      </w:r>
      <w:r w:rsidR="009436E9">
        <w:instrText xml:space="preserve"> ADDIN ZOTERO_ITEM CSL_CITATION {"citationID":"WWx4maME","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436E9">
        <w:fldChar w:fldCharType="separate"/>
      </w:r>
      <w:r w:rsidR="009436E9" w:rsidRPr="009436E9">
        <w:rPr>
          <w:rFonts w:ascii="Aptos" w:hAnsi="Aptos"/>
        </w:rPr>
        <w:t>(Atkins, 1970a)</w:t>
      </w:r>
      <w:r w:rsidR="009436E9">
        <w:fldChar w:fldCharType="end"/>
      </w:r>
      <w:r w:rsidR="009436E9">
        <w:t xml:space="preserve">. </w:t>
      </w:r>
    </w:p>
    <w:p w14:paraId="55765BA4" w14:textId="225CCF0C" w:rsidR="00083046" w:rsidRDefault="00083046" w:rsidP="009E2919">
      <w:r w:rsidRPr="0005502D">
        <w:t xml:space="preserve">Hydrodynamic modelling of False Bay indicates that Rocky Bank segregates warmer western water from colder eastern waters </w:t>
      </w:r>
      <w:r w:rsidRPr="0005502D">
        <w:fldChar w:fldCharType="begin"/>
      </w:r>
      <w:r w:rsidRPr="0005502D">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Bottom waters east of Rocky Bank are consistently (under well-mixed and stratified conditions) approximately 1-2 </w:t>
      </w:r>
      <m:oMath>
        <m:r>
          <w:rPr>
            <w:rFonts w:ascii="Cambria Math" w:hAnsi="Cambria Math"/>
          </w:rPr>
          <m:t>°C</m:t>
        </m:r>
      </m:oMath>
      <w:r w:rsidRPr="0005502D">
        <w:t xml:space="preserve"> colder than to its west </w:t>
      </w:r>
      <w:r w:rsidRPr="0005502D">
        <w:fldChar w:fldCharType="begin"/>
      </w:r>
      <w:r w:rsidRPr="0005502D">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Pr="0005502D">
        <w:fldChar w:fldCharType="separate"/>
      </w:r>
      <w:r w:rsidRPr="0005502D">
        <w:t>(Coleman, 2019)</w:t>
      </w:r>
      <w:r w:rsidRPr="0005502D">
        <w:fldChar w:fldCharType="end"/>
      </w:r>
      <w:r w:rsidRPr="0005502D">
        <w:t xml:space="preserve">. Coleman’s (2019) model showed (given stratified conditions) that the north-westerly winds, usually associated with warmer months, cause cold offshore water to be advected into the centre of the bay. </w:t>
      </w:r>
    </w:p>
    <w:p w14:paraId="7BACD5B8" w14:textId="5C5A756F" w:rsidR="00814B15" w:rsidRDefault="00B01ACB" w:rsidP="009E2919">
      <w:r w:rsidRPr="00B01ACB">
        <w:t>Preferential upwelling on the north-west side of capes is noted by Boyd et al. (1985) at Danger Point (see also Jury op. cit.), Cape Hangklip and Cape Point (Jury 1985).” (Largier et al., 1992, p. 323)</w:t>
      </w:r>
    </w:p>
    <w:p w14:paraId="111FE5D5" w14:textId="4D051193" w:rsidR="00755373" w:rsidRPr="0005502D" w:rsidRDefault="00755373" w:rsidP="009E2919">
      <w:r w:rsidRPr="00755373">
        <w:rPr>
          <w:highlight w:val="yellow"/>
        </w:rPr>
        <w:t>Freshwater input</w:t>
      </w:r>
      <w:r>
        <w:t xml:space="preserve"> </w:t>
      </w:r>
    </w:p>
    <w:p w14:paraId="48EE9B06" w14:textId="43660A77" w:rsidR="00BE6BFA" w:rsidRDefault="009F1CE2" w:rsidP="008A3E3E">
      <w:pPr>
        <w:pStyle w:val="Heading2"/>
      </w:pPr>
      <w:bookmarkStart w:id="10" w:name="_Toc206743060"/>
      <w:r w:rsidRPr="0005502D">
        <w:t>Circulation</w:t>
      </w:r>
      <w:bookmarkEnd w:id="10"/>
      <w:r w:rsidRPr="0005502D">
        <w:t xml:space="preserve"> </w:t>
      </w:r>
      <w:r w:rsidR="00BE6BFA" w:rsidRPr="0005502D">
        <w:t xml:space="preserve"> </w:t>
      </w:r>
    </w:p>
    <w:p w14:paraId="4BA14B4E" w14:textId="08EED7B7" w:rsidR="003925CF" w:rsidRDefault="003943C1" w:rsidP="003943C1">
      <w:r>
        <w:t>Four main surface circulation patterns have been observed</w:t>
      </w:r>
      <w:r w:rsidR="00254545">
        <w:t xml:space="preserve"> </w:t>
      </w:r>
      <w:r>
        <w:t>in False Bay</w:t>
      </w:r>
      <w:r w:rsidR="00487794">
        <w:t xml:space="preserve"> since the early 1970s</w:t>
      </w:r>
      <w:r w:rsidR="00254545">
        <w:t xml:space="preserve">. The first descriptions by Atkins (1970b) </w:t>
      </w:r>
      <w:r w:rsidR="00C4092B">
        <w:t xml:space="preserve">indicate a dominant bimodal circulation dependent on the prevailing wind regime. </w:t>
      </w:r>
      <w:r w:rsidR="00DE2D2A">
        <w:t>During weak winds tidal and inertial currents become important</w:t>
      </w:r>
      <w:r w:rsidR="003925CF">
        <w:t xml:space="preserve">. </w:t>
      </w:r>
      <w:r w:rsidR="00945585">
        <w:t xml:space="preserve">It is important to </w:t>
      </w:r>
      <w:r w:rsidR="006D42C2">
        <w:t xml:space="preserve">note that the influence of wave-driven currents is thought to be most </w:t>
      </w:r>
      <w:r w:rsidR="009E5BB4">
        <w:t>important</w:t>
      </w:r>
      <w:r w:rsidR="006D42C2">
        <w:t xml:space="preserve"> in the shallow regions</w:t>
      </w:r>
      <w:r w:rsidR="009E5BB4">
        <w:t>, especially in the northern sector</w:t>
      </w:r>
      <w:r w:rsidR="003E6CB6">
        <w:t>, with wind-driven currents being dominant in deeper waters</w:t>
      </w:r>
      <w:r w:rsidR="0028377D">
        <w:t xml:space="preserve">. </w:t>
      </w:r>
      <w:r w:rsidR="003925CF">
        <w:t xml:space="preserve">The </w:t>
      </w:r>
      <w:r w:rsidR="00BB1754">
        <w:t xml:space="preserve">dominant wind-driven </w:t>
      </w:r>
      <w:r w:rsidR="003925CF">
        <w:t xml:space="preserve">patterns are described below: </w:t>
      </w:r>
    </w:p>
    <w:p w14:paraId="0C51E477" w14:textId="166491B3" w:rsidR="003925CF" w:rsidRDefault="003925CF" w:rsidP="003943C1">
      <w:pPr>
        <w:rPr>
          <w:b/>
          <w:bCs/>
        </w:rPr>
      </w:pPr>
      <w:r w:rsidRPr="003925CF">
        <w:rPr>
          <w:b/>
          <w:bCs/>
        </w:rPr>
        <w:t xml:space="preserve">South-easterly driven </w:t>
      </w:r>
      <w:r w:rsidR="000A709A">
        <w:rPr>
          <w:b/>
          <w:bCs/>
        </w:rPr>
        <w:t>circulation</w:t>
      </w:r>
    </w:p>
    <w:p w14:paraId="49C576F9" w14:textId="099A805B" w:rsidR="004B2490" w:rsidRDefault="00914E56" w:rsidP="005965E7">
      <w:pPr>
        <w:rPr>
          <w:noProof/>
        </w:rPr>
      </w:pPr>
      <w:r>
        <w:t xml:space="preserve">Previous studies show that south-easterly winds set </w:t>
      </w:r>
      <w:r w:rsidR="00B91443">
        <w:t xml:space="preserve">up </w:t>
      </w:r>
      <w:r>
        <w:t>a cyclonic (clockwise</w:t>
      </w:r>
      <w:r w:rsidR="00D905BA">
        <w:t xml:space="preserve"> in the SH</w:t>
      </w:r>
      <w:r>
        <w:t xml:space="preserve">) circulation </w:t>
      </w:r>
      <w:r w:rsidR="00B91443">
        <w:t xml:space="preserve">throughout the </w:t>
      </w:r>
      <w:r w:rsidR="005C6511">
        <w:t>bay</w:t>
      </w:r>
      <w:r w:rsidR="00E538ED">
        <w:t xml:space="preserve"> (Fig. 9)</w:t>
      </w:r>
      <w:r w:rsidR="008469B0">
        <w:t xml:space="preserve">. The wind shadow </w:t>
      </w:r>
      <w:r w:rsidR="00D91776">
        <w:t>in the lee of the Helderberg Mountains</w:t>
      </w:r>
      <w:r w:rsidR="004F1D74">
        <w:t xml:space="preserve"> allows an anticyclonic circulation to develop near Gordon’s Bay </w:t>
      </w:r>
      <w:r w:rsidR="004F1D74">
        <w:fldChar w:fldCharType="begin"/>
      </w:r>
      <w:r w:rsidR="004F1D74">
        <w:instrText xml:space="preserve"> ADDIN ZOTERO_ITEM CSL_CITATION {"citationID":"pNPxyrKH","properties":{"formattedCitation":"(Atkins, 1970b; Coleman, 2019; Taljaard et al., 2000)","plainCitation":"(Atkins, 1970b; Coleman, 2019; Taljaard et al., 2000)","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964,"uris":["http://zotero.org/users/14070386/items/G4KBK2PB"],"itemData":{"id":964,"type":"report","event-place":"Stellenbosch, South Africa","genre":"CSIR Report","number":"ENV-S-C 2000-086/2","publisher":"Council for Scientific and Industrial Research","publisher-place":"Stellenbosch, South Africa","title":"False Bay Water Quality Review — Volume 2: Specialist Assessments and Inventories of Available Literature and Data","author":[{"family":"Taljaard","given":"S."},{"family":"Ballegooyen","given":"R.","non-dropping-particle":"van"},{"family":"Morant","given":"P."}],"issued":{"date-parts":[["2000"]]}}}],"schema":"https://github.com/citation-style-language/schema/raw/master/csl-citation.json"} </w:instrText>
      </w:r>
      <w:r w:rsidR="004F1D74">
        <w:fldChar w:fldCharType="separate"/>
      </w:r>
      <w:r w:rsidR="004F1D74" w:rsidRPr="004F1D74">
        <w:rPr>
          <w:rFonts w:ascii="Aptos" w:hAnsi="Aptos"/>
        </w:rPr>
        <w:t>(Atkins, 1970b; Coleman, 2019; Taljaard et al., 2000)</w:t>
      </w:r>
      <w:r w:rsidR="004F1D74">
        <w:fldChar w:fldCharType="end"/>
      </w:r>
      <w:r w:rsidR="004F1D74">
        <w:t xml:space="preserve">. </w:t>
      </w:r>
      <w:r w:rsidR="000A67B4">
        <w:t xml:space="preserve">This is mostly observed during summer months due to the prevailing wind regime. </w:t>
      </w:r>
      <w:r w:rsidR="00922F25">
        <w:t xml:space="preserve">This pattern has been observed </w:t>
      </w:r>
      <w:r w:rsidR="00922F25">
        <w:fldChar w:fldCharType="begin"/>
      </w:r>
      <w:r w:rsidR="00922F25">
        <w:instrText xml:space="preserve"> ADDIN ZOTERO_ITEM CSL_CITATION {"citationID":"clnmVWWK","properties":{"formattedCitation":"(Atkins, 1970b; Gr\\uc0\\u252{}ndlingh et al., 1989; Wainman et al., 1987)","plainCitation":"(Atkins, 1970b; Gründlingh et al., 1989;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922F25">
        <w:fldChar w:fldCharType="separate"/>
      </w:r>
      <w:r w:rsidR="00922F25" w:rsidRPr="00922F25">
        <w:rPr>
          <w:rFonts w:ascii="Aptos" w:hAnsi="Aptos" w:cs="Times New Roman"/>
        </w:rPr>
        <w:t>(Atkins, 1970b; Gründlingh et al., 1989; Wainman et al., 1987)</w:t>
      </w:r>
      <w:r w:rsidR="00922F25">
        <w:fldChar w:fldCharType="end"/>
      </w:r>
      <w:r w:rsidR="00922F25">
        <w:t xml:space="preserve"> and modelled </w:t>
      </w:r>
      <w:r w:rsidR="005C718F">
        <w:fldChar w:fldCharType="begin"/>
      </w:r>
      <w:r w:rsidR="0043376A">
        <w:instrText xml:space="preserve"> ADDIN ZOTERO_ITEM CSL_CITATION {"citationID":"vJ3EdVpc","properties":{"formattedCitation":"(Coleman, 2019; de Vos, 2022; Jacobson, 2014; Nicholson, 2011; Van Foreest and Jury, 1985)","plainCitation":"(Coleman, 2019; de Vos, 2022; Jacobson, 2014; Nicholson, 2011; Van Foreest and Jury, 1985)","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41,"uris":["http://zotero.org/users/14070386/items/JQZY3KGH"],"itemData":{"id":841,"type":"thesis","abstract":"False Bay is South Africa’s largest bay and is situated adjacent to a major urban centre. The study of its physical processes is relevant to the monitoring and management of pollution, as well as to its utility for recreation, tourism, fishing and naval operations. Yet very few modelling studies have been conducted to date, and the exact nature of the bay’s dynamics has yet to be fully elucidated.","event-place":"South Africa","genre":"Honours Thesis","language":"en","number-of-pages":"65","publisher":"University of Cape Town","publisher-place":"South Africa","source":"Zotero","title":"The influence of a spatially varying wind field on the circulation and thermal structure of False Bay during summer: a numerical modelling study","author":[{"family":"Jacobson","given":"Mark"}],"issued":{"date-parts":[["2014"]]}}},{"id":977,"uris":["http://zotero.org/users/14070386/items/U2CIJ3J2"],"itemData":{"id":977,"type":"thesis","event-place":"Cape Town, South Africa","genre":"MSc thesis","publisher":"University of Cape Town","publisher-place":"Cape Town, South Africa","title":"The circulation and thermal structure of False Bay: a process-oriented numerical modelling and observational study","author":[{"family":"Nicholson","given":"S. A."}],"issued":{"date-parts":[["2011"]]}}},{"id":976,"uris":["http://zotero.org/users/14070386/items/HRZKWUN3"],"itemData":{"id":976,"type":"article-journal","container-title":"South African Journal of Science","page":"312–317","title":"A numerical model of the wind-driven circulation in False Bay","volume":"81","author":[{"family":"Van Foreest","given":"D."},{"family":"Jury","given":"M. R."}],"issued":{"date-parts":[["1985"]]}}}],"schema":"https://github.com/citation-style-language/schema/raw/master/csl-citation.json"} </w:instrText>
      </w:r>
      <w:r w:rsidR="005C718F">
        <w:fldChar w:fldCharType="separate"/>
      </w:r>
      <w:r w:rsidR="0043376A" w:rsidRPr="0043376A">
        <w:rPr>
          <w:rFonts w:ascii="Aptos" w:hAnsi="Aptos"/>
        </w:rPr>
        <w:t>(Coleman, 2019; de Vos, 2022; Jacobson, 2014; Nicholson, 2011; Van Foreest and Jury, 1985)</w:t>
      </w:r>
      <w:r w:rsidR="005C718F">
        <w:fldChar w:fldCharType="end"/>
      </w:r>
      <w:r w:rsidR="005C718F">
        <w:t xml:space="preserve"> </w:t>
      </w:r>
      <w:r w:rsidR="00922F25">
        <w:t>multiple times</w:t>
      </w:r>
      <w:r w:rsidR="005C718F">
        <w:t xml:space="preserve">. </w:t>
      </w:r>
      <w:r w:rsidR="00B257CE">
        <w:t xml:space="preserve">It is consistent with </w:t>
      </w:r>
      <w:r w:rsidR="00DC5D7F">
        <w:t>general north-westward motion with a frequency similar to the south-easterly winds</w:t>
      </w:r>
      <w:r w:rsidR="001D118F">
        <w:t xml:space="preserve"> </w:t>
      </w:r>
      <w:r w:rsidR="001D118F">
        <w:fldChar w:fldCharType="begin"/>
      </w:r>
      <w:r w:rsidR="001D118F">
        <w:instrText xml:space="preserve"> ADDIN ZOTERO_ITEM CSL_CITATION {"citationID":"3nyrOXqI","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1D118F">
        <w:fldChar w:fldCharType="separate"/>
      </w:r>
      <w:r w:rsidR="001D118F" w:rsidRPr="001D118F">
        <w:rPr>
          <w:rFonts w:ascii="Aptos" w:hAnsi="Aptos"/>
        </w:rPr>
        <w:t>(Wainman et al., 1987)</w:t>
      </w:r>
      <w:r w:rsidR="001D118F">
        <w:fldChar w:fldCharType="end"/>
      </w:r>
      <w:r w:rsidR="001D118F">
        <w:t xml:space="preserve">. </w:t>
      </w:r>
      <w:r w:rsidR="00216C27">
        <w:t>The clockwise motion is partially set up by the bifurcation of a strong west-north</w:t>
      </w:r>
      <w:r w:rsidR="001D0118">
        <w:t xml:space="preserve">-westward flow at the mouth of the bay near Cape Point </w:t>
      </w:r>
      <w:r w:rsidR="001D0118">
        <w:fldChar w:fldCharType="begin"/>
      </w:r>
      <w:r w:rsidR="00216A10">
        <w:instrText xml:space="preserve"> ADDIN ZOTERO_ITEM CSL_CITATION {"citationID":"T6T0iduo","properties":{"formattedCitation":"(Atkins, 1970b; Boyd et al., 2014; Gr\\uc0\\u252{}ndlingh et al., 1989; Isaac, 1937; Largier et al., 1992)","plainCitation":"(Atkins, 1970b; Boyd et al., 2014; Gründlingh et al., 1989; Isaac, 1937; Largier et al., 1992)","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41,"uris":["http://zotero.org/users/14070386/items/ISAZIIXI"],"itemData":{"id":541,"type":"article-journal","container-title":"Geographical Review","DOI":"10.2307/209863","ISSN":"0016-7428","issue":"4","note":"publisher: [American Geographical Society, Wiley]","page":"651-664","source":"JSTOR","title":"South African Coastal Waters in Relation to Ocean Currents","volume":"27","author":[{"family":"Isaac","given":"William Edwyn"}],"issued":{"date-parts":[["1937"]]}}},{"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1D0118">
        <w:fldChar w:fldCharType="separate"/>
      </w:r>
      <w:r w:rsidR="00216A10" w:rsidRPr="00216A10">
        <w:rPr>
          <w:rFonts w:ascii="Aptos" w:hAnsi="Aptos" w:cs="Times New Roman"/>
        </w:rPr>
        <w:t>(Atkins, 1970b; Boyd et al., 2014; Gründlingh et al., 1989; Isaac, 1937; Largier et al., 1992)</w:t>
      </w:r>
      <w:r w:rsidR="001D0118">
        <w:fldChar w:fldCharType="end"/>
      </w:r>
      <w:r w:rsidR="001D0118">
        <w:t xml:space="preserve">. </w:t>
      </w:r>
      <w:r w:rsidR="00216A10">
        <w:t>An</w:t>
      </w:r>
      <w:r w:rsidR="00D02D9A">
        <w:t xml:space="preserve"> equatorward flow is </w:t>
      </w:r>
      <w:r w:rsidR="00347F3D">
        <w:t xml:space="preserve">then </w:t>
      </w:r>
      <w:r w:rsidR="00D02D9A">
        <w:t xml:space="preserve">established along the </w:t>
      </w:r>
      <w:r w:rsidR="00216A10">
        <w:t>western shorelines</w:t>
      </w:r>
      <w:r w:rsidR="00DD4F99">
        <w:t xml:space="preserve">. </w:t>
      </w:r>
      <w:r w:rsidR="00D82F15">
        <w:t>C</w:t>
      </w:r>
      <w:r w:rsidR="00DD4F99">
        <w:t>yclonic circulation persists under calm and weaker north-westerly wind conditions</w:t>
      </w:r>
      <w:r w:rsidR="000B0ADA">
        <w:t xml:space="preserve">. This is likely due to the contribution of wave-driven currents along the northern shoreline, as well as persistent density structures set up by strong southeasterly winds </w:t>
      </w:r>
      <w:r w:rsidR="000B0ADA">
        <w:fldChar w:fldCharType="begin"/>
      </w:r>
      <w:r w:rsidR="00BB1754">
        <w:instrText xml:space="preserve"> ADDIN ZOTERO_ITEM CSL_CITATION {"citationID":"GKAE6uKK","properties":{"formattedCitation":"(Atkins, 1970a; CSIR, 1982; Jacobson, 2014)","plainCitation":"(Atkins, 1970a; CSIR, 1982; Jacobson, 2014)","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973,"uris":["http://zotero.org/users/14070386/items/G2BXKY68"],"itemData":{"id":973,"type":"report","event-place":"Stellenbosch, South Africa","genre":"CSIR Report","number":"C/SEA 8241","publisher":"CSIR","publisher-place":"Stellenbosch, South Africa","title":"Status Report on Pollution in False Bay","author":[{"literal":"CSIR"}],"issued":{"date-parts":[["1982"]]}}},{"id":841,"uris":["http://zotero.org/users/14070386/items/JQZY3KGH"],"itemData":{"id":841,"type":"thesis","abstract":"False Bay is South Africa’s largest bay and is situated adjacent to a major urban centre. The study of its physical processes is relevant to the monitoring and management of pollution, as well as to its utility for recreation, tourism, fishing and naval operations. Yet very few modelling studies have been conducted to date, and the exact nature of the bay’s dynamics has yet to be fully elucidated.","event-place":"South Africa","genre":"Honours Thesis","language":"en","number-of-pages":"65","publisher":"University of Cape Town","publisher-place":"South Africa","source":"Zotero","title":"The influence of a spatially varying wind field on the circulation and thermal structure of False Bay during summer: a numerical modelling study","author":[{"family":"Jacobson","given":"Mark"}],"issued":{"date-parts":[["2014"]]}}}],"schema":"https://github.com/citation-style-language/schema/raw/master/csl-citation.json"} </w:instrText>
      </w:r>
      <w:r w:rsidR="000B0ADA">
        <w:fldChar w:fldCharType="separate"/>
      </w:r>
      <w:r w:rsidR="00BB1754" w:rsidRPr="00BB1754">
        <w:rPr>
          <w:rFonts w:ascii="Aptos" w:hAnsi="Aptos"/>
        </w:rPr>
        <w:t>(Atkins, 1970a; CSIR, 1982; Jacobson, 2014)</w:t>
      </w:r>
      <w:r w:rsidR="000B0ADA">
        <w:fldChar w:fldCharType="end"/>
      </w:r>
      <w:r w:rsidR="00F267CA">
        <w:rPr>
          <w:noProof/>
        </w:rPr>
        <w:t xml:space="preserve">. Moddeled current </w:t>
      </w:r>
      <w:r w:rsidR="000B78AF">
        <w:rPr>
          <w:noProof/>
        </w:rPr>
        <w:t xml:space="preserve">magnitudes are typically </w:t>
      </w:r>
      <m:oMath>
        <m:r>
          <w:rPr>
            <w:rFonts w:ascii="Cambria Math" w:hAnsi="Cambria Math"/>
            <w:noProof/>
          </w:rPr>
          <m:t>≤10 cm∙</m:t>
        </m:r>
        <m:sSup>
          <m:sSupPr>
            <m:ctrlPr>
              <w:rPr>
                <w:rFonts w:ascii="Cambria Math" w:hAnsi="Cambria Math"/>
                <w:i/>
                <w:noProof/>
              </w:rPr>
            </m:ctrlPr>
          </m:sSupPr>
          <m:e>
            <m:r>
              <w:rPr>
                <w:rFonts w:ascii="Cambria Math" w:hAnsi="Cambria Math"/>
                <w:noProof/>
              </w:rPr>
              <m:t>s</m:t>
            </m:r>
          </m:e>
          <m:sup>
            <m:r>
              <w:rPr>
                <w:rFonts w:ascii="Cambria Math" w:hAnsi="Cambria Math"/>
                <w:noProof/>
              </w:rPr>
              <m:t>-1</m:t>
            </m:r>
          </m:sup>
        </m:sSup>
      </m:oMath>
      <w:r w:rsidR="000B78AF">
        <w:rPr>
          <w:noProof/>
        </w:rPr>
        <w:t xml:space="preserve"> and </w:t>
      </w:r>
      <m:oMath>
        <m:r>
          <w:rPr>
            <w:rFonts w:ascii="Cambria Math" w:hAnsi="Cambria Math"/>
            <w:noProof/>
          </w:rPr>
          <m:t>≤5 cm∙</m:t>
        </m:r>
        <m:sSup>
          <m:sSupPr>
            <m:ctrlPr>
              <w:rPr>
                <w:rFonts w:ascii="Cambria Math" w:hAnsi="Cambria Math"/>
                <w:i/>
                <w:noProof/>
              </w:rPr>
            </m:ctrlPr>
          </m:sSupPr>
          <m:e>
            <m:r>
              <w:rPr>
                <w:rFonts w:ascii="Cambria Math" w:hAnsi="Cambria Math"/>
                <w:noProof/>
              </w:rPr>
              <m:t>s</m:t>
            </m:r>
          </m:e>
          <m:sup>
            <m:r>
              <w:rPr>
                <w:rFonts w:ascii="Cambria Math" w:hAnsi="Cambria Math"/>
                <w:noProof/>
              </w:rPr>
              <m:t>-1</m:t>
            </m:r>
          </m:sup>
        </m:sSup>
        <m:r>
          <w:rPr>
            <w:rFonts w:ascii="Cambria Math" w:hAnsi="Cambria Math"/>
            <w:noProof/>
          </w:rPr>
          <m:t xml:space="preserve"> </m:t>
        </m:r>
      </m:oMath>
      <w:r w:rsidR="003072A9">
        <w:rPr>
          <w:noProof/>
        </w:rPr>
        <w:t xml:space="preserve">at the surface </w:t>
      </w:r>
      <w:r w:rsidR="003072A9">
        <w:rPr>
          <w:noProof/>
        </w:rPr>
        <w:lastRenderedPageBreak/>
        <w:t xml:space="preserve">and seabed respectively </w:t>
      </w:r>
      <w:r w:rsidR="003072A9">
        <w:rPr>
          <w:noProof/>
        </w:rPr>
        <w:fldChar w:fldCharType="begin"/>
      </w:r>
      <w:r w:rsidR="003072A9">
        <w:rPr>
          <w:noProof/>
        </w:rPr>
        <w:instrText xml:space="preserve"> ADDIN ZOTERO_ITEM CSL_CITATION {"citationID":"RWcBXADc","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3072A9">
        <w:rPr>
          <w:noProof/>
        </w:rPr>
        <w:fldChar w:fldCharType="separate"/>
      </w:r>
      <w:r w:rsidR="003072A9" w:rsidRPr="003072A9">
        <w:rPr>
          <w:rFonts w:ascii="Aptos" w:hAnsi="Aptos"/>
        </w:rPr>
        <w:t>(Coleman, 2019)</w:t>
      </w:r>
      <w:r w:rsidR="003072A9">
        <w:rPr>
          <w:noProof/>
        </w:rPr>
        <w:fldChar w:fldCharType="end"/>
      </w:r>
      <w:r w:rsidR="003072A9">
        <w:rPr>
          <w:noProof/>
        </w:rPr>
        <w:t>.</w:t>
      </w:r>
      <w:r w:rsidR="00D47C38">
        <w:rPr>
          <w:noProof/>
        </w:rPr>
        <w:t>Th</w:t>
      </w:r>
      <w:r w:rsidR="003B7D7F">
        <w:rPr>
          <w:noProof/>
        </w:rPr>
        <w:t xml:space="preserve">e decopling of surface and bottom flows is consistent with observations </w:t>
      </w:r>
      <w:r w:rsidR="00D652EB">
        <w:rPr>
          <w:noProof/>
        </w:rPr>
        <w:fldChar w:fldCharType="begin"/>
      </w:r>
      <w:r w:rsidR="00D652EB">
        <w:rPr>
          <w:noProof/>
        </w:rPr>
        <w:instrText xml:space="preserve"> ADDIN ZOTERO_ITEM CSL_CITATION {"citationID":"2HXQLQuu","properties":{"formattedCitation":"(Gr\\uc0\\u252{}ndlingh et al., 1989; Wainman et al., 1987)","plainCitation":"(Gründlingh et al., 1989;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652EB">
        <w:rPr>
          <w:noProof/>
        </w:rPr>
        <w:fldChar w:fldCharType="separate"/>
      </w:r>
      <w:r w:rsidR="00D652EB" w:rsidRPr="00D652EB">
        <w:rPr>
          <w:rFonts w:ascii="Aptos" w:hAnsi="Aptos" w:cs="Times New Roman"/>
        </w:rPr>
        <w:t>(Gründlingh et al., 1989; Wainman et al., 1987)</w:t>
      </w:r>
      <w:r w:rsidR="00D652EB">
        <w:rPr>
          <w:noProof/>
        </w:rPr>
        <w:fldChar w:fldCharType="end"/>
      </w:r>
      <w:r w:rsidR="00D652EB">
        <w:rPr>
          <w:noProof/>
        </w:rPr>
        <w:t>.</w:t>
      </w:r>
      <w:r w:rsidR="003072A9">
        <w:rPr>
          <w:noProof/>
        </w:rPr>
        <w:t xml:space="preserve"> </w:t>
      </w:r>
      <w:r w:rsidR="00614940">
        <w:rPr>
          <w:noProof/>
        </w:rPr>
        <w:t xml:space="preserve">Cyclonic circulation </w:t>
      </w:r>
      <w:r w:rsidR="008515D2">
        <w:rPr>
          <w:noProof/>
        </w:rPr>
        <w:t>results in the net offshore advection of nearshore waters near Cape Hangklip</w:t>
      </w:r>
      <w:r w:rsidR="004B2490">
        <w:rPr>
          <w:noProof/>
        </w:rPr>
        <w:t xml:space="preserve"> and the advection of cold o</w:t>
      </w:r>
      <w:r w:rsidR="002E6B60">
        <w:rPr>
          <w:noProof/>
        </w:rPr>
        <w:t>ffsho</w:t>
      </w:r>
      <w:r w:rsidR="004B2490">
        <w:rPr>
          <w:noProof/>
        </w:rPr>
        <w:t xml:space="preserve">re waters </w:t>
      </w:r>
      <w:r w:rsidR="00073675">
        <w:rPr>
          <w:noProof/>
        </w:rPr>
        <mc:AlternateContent>
          <mc:Choice Requires="wpg">
            <w:drawing>
              <wp:anchor distT="0" distB="0" distL="114300" distR="114300" simplePos="0" relativeHeight="251667456" behindDoc="1" locked="0" layoutInCell="1" allowOverlap="1" wp14:anchorId="0A1F6C88" wp14:editId="3B16D71E">
                <wp:simplePos x="0" y="0"/>
                <wp:positionH relativeFrom="column">
                  <wp:posOffset>-78740</wp:posOffset>
                </wp:positionH>
                <wp:positionV relativeFrom="paragraph">
                  <wp:posOffset>817395</wp:posOffset>
                </wp:positionV>
                <wp:extent cx="5731510" cy="4646930"/>
                <wp:effectExtent l="0" t="0" r="2540" b="1270"/>
                <wp:wrapTight wrapText="bothSides">
                  <wp:wrapPolygon edited="0">
                    <wp:start x="0" y="0"/>
                    <wp:lineTo x="0" y="21517"/>
                    <wp:lineTo x="21538" y="21517"/>
                    <wp:lineTo x="21538" y="0"/>
                    <wp:lineTo x="0" y="0"/>
                  </wp:wrapPolygon>
                </wp:wrapTight>
                <wp:docPr id="302849241" name="Group 13"/>
                <wp:cNvGraphicFramePr/>
                <a:graphic xmlns:a="http://schemas.openxmlformats.org/drawingml/2006/main">
                  <a:graphicData uri="http://schemas.microsoft.com/office/word/2010/wordprocessingGroup">
                    <wpg:wgp>
                      <wpg:cNvGrpSpPr/>
                      <wpg:grpSpPr>
                        <a:xfrm>
                          <a:off x="0" y="0"/>
                          <a:ext cx="5731510" cy="4646930"/>
                          <a:chOff x="0" y="0"/>
                          <a:chExt cx="5731510" cy="4646930"/>
                        </a:xfrm>
                      </wpg:grpSpPr>
                      <pic:pic xmlns:pic="http://schemas.openxmlformats.org/drawingml/2006/picture">
                        <pic:nvPicPr>
                          <pic:cNvPr id="1266634176" name="Picture 12" descr="A map of the south east coast&#10;&#10;AI-generated content may be incorrect."/>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731510" cy="4042410"/>
                          </a:xfrm>
                          <a:prstGeom prst="rect">
                            <a:avLst/>
                          </a:prstGeom>
                        </pic:spPr>
                      </pic:pic>
                      <wps:wsp>
                        <wps:cNvPr id="1863915073" name="Text Box 1"/>
                        <wps:cNvSpPr txBox="1"/>
                        <wps:spPr>
                          <a:xfrm>
                            <a:off x="0" y="4101465"/>
                            <a:ext cx="5731510" cy="545465"/>
                          </a:xfrm>
                          <a:prstGeom prst="rect">
                            <a:avLst/>
                          </a:prstGeom>
                          <a:solidFill>
                            <a:prstClr val="white"/>
                          </a:solidFill>
                          <a:ln>
                            <a:noFill/>
                          </a:ln>
                        </wps:spPr>
                        <wps:txbx>
                          <w:txbxContent>
                            <w:p w14:paraId="4C6AEC1E" w14:textId="76D30E1F" w:rsidR="00194F13" w:rsidRPr="005D56F4" w:rsidRDefault="00194F13" w:rsidP="00194F13">
                              <w:pPr>
                                <w:pStyle w:val="Caption"/>
                                <w:rPr>
                                  <w:noProof/>
                                  <w:sz w:val="22"/>
                                  <w:szCs w:val="22"/>
                                </w:rPr>
                              </w:pPr>
                              <w:r>
                                <w:t xml:space="preserve">Figure </w:t>
                              </w:r>
                              <w:fldSimple w:instr=" SEQ Figure \* ARABIC ">
                                <w:r w:rsidR="00396121">
                                  <w:rPr>
                                    <w:noProof/>
                                  </w:rPr>
                                  <w:t>9</w:t>
                                </w:r>
                              </w:fldSimple>
                              <w:r>
                                <w:t>a) S</w:t>
                              </w:r>
                              <w:r w:rsidRPr="00194F13">
                                <w:t xml:space="preserve">chematic of the surface flow and deep-water flow in False Bay under southeasterly </w:t>
                              </w:r>
                              <w:r>
                                <w:t xml:space="preserve">wind </w:t>
                              </w:r>
                              <w:r w:rsidRPr="00194F13">
                                <w:t>conditions, inferred from previous observational studies form Taljaard et al. (2000) The dotted arrows indicate weak bottom current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1F6C88" id="Group 13" o:spid="_x0000_s1058" style="position:absolute;margin-left:-6.2pt;margin-top:64.35pt;width:451.3pt;height:365.9pt;z-index:-251649024;mso-position-horizontal-relative:text;mso-position-vertical-relative:text" coordsize="57315,4646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">
                <v:shape id="Picture 12" o:spid="_x0000_s1059" type="#_x0000_t75" alt="A map of the south east coast&#10;&#10;AI-generated content may be incorrect." style="position:absolute;width:57315;height:40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">
                  <v:imagedata r:id="rId32" o:title="A map of the south east coast&#10;&#10;AI-generated content may be incorrect"/>
                </v:shape>
                <v:shape id="Text Box 1" o:spid="_x0000_s1060" type="#_x0000_t202" style="position:absolute;top:41014;width:57315;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" stroked="f">
                  <v:textbox style="mso-fit-shape-to-text:t" inset="0,0,0,0">
                    <w:txbxContent>
                      <w:p w14:paraId="4C6AEC1E" w14:textId="76D30E1F" w:rsidR="00194F13" w:rsidRPr="005D56F4" w:rsidRDefault="00194F13" w:rsidP="00194F13">
                        <w:pPr>
                          <w:pStyle w:val="Caption"/>
                          <w:rPr>
                            <w:noProof/>
                            <w:sz w:val="22"/>
                            <w:szCs w:val="22"/>
                          </w:rPr>
                        </w:pPr>
                        <w:r>
                          <w:t xml:space="preserve">Figure </w:t>
                        </w:r>
                        <w:fldSimple w:instr=" SEQ Figure \* ARABIC ">
                          <w:r w:rsidR="00396121">
                            <w:rPr>
                              <w:noProof/>
                            </w:rPr>
                            <w:t>9</w:t>
                          </w:r>
                        </w:fldSimple>
                        <w:r>
                          <w:t>a) S</w:t>
                        </w:r>
                        <w:r w:rsidRPr="00194F13">
                          <w:t xml:space="preserve">chematic of the surface flow and deep-water flow in False Bay under southeasterly </w:t>
                        </w:r>
                        <w:r>
                          <w:t xml:space="preserve">wind </w:t>
                        </w:r>
                        <w:r w:rsidRPr="00194F13">
                          <w:t>conditions, inferred from previous observational studies form Taljaard et al. (2000) The dotted arrows indicate weak bottom currents</w:t>
                        </w:r>
                        <w:r>
                          <w:t>.</w:t>
                        </w:r>
                      </w:p>
                    </w:txbxContent>
                  </v:textbox>
                </v:shape>
                <w10:wrap type="tight"/>
              </v:group>
            </w:pict>
          </mc:Fallback>
        </mc:AlternateContent>
      </w:r>
      <w:r w:rsidR="004B2490">
        <w:rPr>
          <w:noProof/>
        </w:rPr>
        <w:t>into the bay near Cape Point</w:t>
      </w:r>
      <w:r w:rsidR="008515D2">
        <w:rPr>
          <w:noProof/>
        </w:rPr>
        <w:t xml:space="preserve"> </w:t>
      </w:r>
      <w:r w:rsidR="008515D2">
        <w:rPr>
          <w:noProof/>
        </w:rPr>
        <w:fldChar w:fldCharType="begin"/>
      </w:r>
      <w:r w:rsidR="008515D2">
        <w:rPr>
          <w:noProof/>
        </w:rPr>
        <w:instrText xml:space="preserve"> ADDIN ZOTERO_ITEM CSL_CITATION {"citationID":"q2BjmitY","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8515D2">
        <w:rPr>
          <w:noProof/>
        </w:rPr>
        <w:fldChar w:fldCharType="separate"/>
      </w:r>
      <w:r w:rsidR="008515D2" w:rsidRPr="008515D2">
        <w:rPr>
          <w:rFonts w:ascii="Aptos" w:hAnsi="Aptos"/>
        </w:rPr>
        <w:t>(Coleman, 2019)</w:t>
      </w:r>
      <w:r w:rsidR="008515D2">
        <w:rPr>
          <w:noProof/>
        </w:rPr>
        <w:fldChar w:fldCharType="end"/>
      </w:r>
      <w:r w:rsidR="008515D2">
        <w:rPr>
          <w:noProof/>
        </w:rPr>
        <w:t xml:space="preserve">. </w:t>
      </w:r>
    </w:p>
    <w:p w14:paraId="526B2B2E" w14:textId="4401F20F" w:rsidR="0057057D" w:rsidRDefault="00BB1754" w:rsidP="00194F13">
      <w:pPr>
        <w:keepNext/>
        <w:rPr>
          <w:b/>
          <w:bCs/>
        </w:rPr>
      </w:pPr>
      <w:r>
        <w:rPr>
          <w:b/>
          <w:bCs/>
        </w:rPr>
        <w:t>North-westerly driven circulation</w:t>
      </w:r>
    </w:p>
    <w:p w14:paraId="71850290" w14:textId="1DE8863C" w:rsidR="00C879EE" w:rsidRDefault="005C6511" w:rsidP="00194F13">
      <w:pPr>
        <w:keepNext/>
      </w:pPr>
      <w:r>
        <w:t xml:space="preserve">Observational studies </w:t>
      </w:r>
      <w:r w:rsidR="00D905BA">
        <w:t xml:space="preserve">alluded to an anticyclonic (anti-clockwise in the SH) circulation </w:t>
      </w:r>
      <w:r w:rsidR="00B21B38">
        <w:t xml:space="preserve">in the bay under north-westerly winds </w:t>
      </w:r>
      <w:r w:rsidR="00B21B38">
        <w:fldChar w:fldCharType="begin"/>
      </w:r>
      <w:r w:rsidR="00B21B38">
        <w:instrText xml:space="preserve"> ADDIN ZOTERO_ITEM CSL_CITATION {"citationID":"z3GHNhXc","properties":{"formattedCitation":"(Atkins, 1970b; CSIR, 1982; Gr\\uc0\\u252{}ndlingh et al., 1989; Wainman et al., 1987)","plainCitation":"(Atkins, 1970b; CSIR, 1982; Gründlingh et al., 1989;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73,"uris":["http://zotero.org/users/14070386/items/G2BXKY68"],"itemData":{"id":973,"type":"report","event-place":"Stellenbosch, South Africa","genre":"CSIR Report","number":"C/SEA 8241","publisher":"CSIR","publisher-place":"Stellenbosch, South Africa","title":"Status Report on Pollution in False Bay","author":[{"literal":"CSIR"}],"issued":{"date-parts":[["1982"]]}}},{"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B21B38">
        <w:fldChar w:fldCharType="separate"/>
      </w:r>
      <w:r w:rsidR="00B21B38" w:rsidRPr="00B21B38">
        <w:rPr>
          <w:rFonts w:ascii="Aptos" w:hAnsi="Aptos" w:cs="Times New Roman"/>
        </w:rPr>
        <w:t>(Atkins, 1970b; CSIR, 1982; Gründlingh et al., 1989; Wainman et al., 1987)</w:t>
      </w:r>
      <w:r w:rsidR="00B21B38">
        <w:fldChar w:fldCharType="end"/>
      </w:r>
      <w:r w:rsidR="00B21B38">
        <w:t xml:space="preserve">. </w:t>
      </w:r>
      <w:r w:rsidR="00E55338">
        <w:t xml:space="preserve">A </w:t>
      </w:r>
      <w:r w:rsidR="0055783F">
        <w:t>description</w:t>
      </w:r>
      <w:r w:rsidR="00E55338">
        <w:t xml:space="preserve"> of th</w:t>
      </w:r>
      <w:r w:rsidR="0055783F">
        <w:t xml:space="preserve">e observations follow: </w:t>
      </w:r>
      <w:r w:rsidR="007E4ADC">
        <w:t>North-westerly</w:t>
      </w:r>
      <w:r w:rsidR="00C770D3">
        <w:t xml:space="preserve"> winds drive </w:t>
      </w:r>
      <w:r w:rsidR="005066D1">
        <w:t>an</w:t>
      </w:r>
      <w:r w:rsidR="00C770D3">
        <w:t xml:space="preserve"> </w:t>
      </w:r>
      <w:r w:rsidR="007E4ADC">
        <w:t xml:space="preserve">east-north-eastward current near the mouth of the bay </w:t>
      </w:r>
      <w:r w:rsidR="007E4ADC">
        <w:fldChar w:fldCharType="begin"/>
      </w:r>
      <w:r w:rsidR="007E4ADC">
        <w:instrText xml:space="preserve"> ADDIN ZOTERO_ITEM CSL_CITATION {"citationID":"SOLwbJgx","properties":{"formattedCitation":"(Atkins, 1970b; Wainman et al., 1987)","plainCitation":"(Atkins, 1970b; Wainman et al., 1987)","noteIndex":0},"citationItems":[{"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7E4ADC">
        <w:fldChar w:fldCharType="separate"/>
      </w:r>
      <w:r w:rsidR="007E4ADC" w:rsidRPr="007E4ADC">
        <w:rPr>
          <w:rFonts w:ascii="Aptos" w:hAnsi="Aptos"/>
        </w:rPr>
        <w:t>(Atkins, 1970b; Wainman et al., 1987)</w:t>
      </w:r>
      <w:r w:rsidR="007E4ADC">
        <w:fldChar w:fldCharType="end"/>
      </w:r>
      <w:r w:rsidR="007E4ADC">
        <w:t xml:space="preserve">. This current is deflected and flows equatorward on the eastern </w:t>
      </w:r>
      <w:r w:rsidR="0003351F">
        <w:t xml:space="preserve">side of the bay </w:t>
      </w:r>
      <w:r w:rsidR="0003351F">
        <w:fldChar w:fldCharType="begin"/>
      </w:r>
      <w:r w:rsidR="0003351F">
        <w:instrText xml:space="preserve"> ADDIN ZOTERO_ITEM CSL_CITATION {"citationID":"LqqtdZfj","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03351F">
        <w:fldChar w:fldCharType="separate"/>
      </w:r>
      <w:r w:rsidR="0003351F" w:rsidRPr="0003351F">
        <w:rPr>
          <w:rFonts w:ascii="Aptos" w:hAnsi="Aptos"/>
        </w:rPr>
        <w:t>(Wainman et al., 1987)</w:t>
      </w:r>
      <w:r w:rsidR="0003351F">
        <w:fldChar w:fldCharType="end"/>
      </w:r>
      <w:r w:rsidR="0003351F">
        <w:t xml:space="preserve">. </w:t>
      </w:r>
      <w:r w:rsidR="003E1B35">
        <w:t>This drives the formation of a cyclonic gyre near Gordons Bay</w:t>
      </w:r>
      <w:r w:rsidR="00E538ED">
        <w:t xml:space="preserve"> (Fig. 10)</w:t>
      </w:r>
      <w:r w:rsidR="0055783F">
        <w:rPr>
          <w:noProof/>
        </w:rPr>
        <w:lastRenderedPageBreak/>
        <mc:AlternateContent>
          <mc:Choice Requires="wpg">
            <w:drawing>
              <wp:inline distT="0" distB="0" distL="0" distR="0" wp14:anchorId="7A368ECE" wp14:editId="6DB4D4A9">
                <wp:extent cx="5731510" cy="4662805"/>
                <wp:effectExtent l="0" t="0" r="2540" b="4445"/>
                <wp:docPr id="598672177" name="Group 15"/>
                <wp:cNvGraphicFramePr/>
                <a:graphic xmlns:a="http://schemas.openxmlformats.org/drawingml/2006/main">
                  <a:graphicData uri="http://schemas.microsoft.com/office/word/2010/wordprocessingGroup">
                    <wpg:wgp>
                      <wpg:cNvGrpSpPr/>
                      <wpg:grpSpPr>
                        <a:xfrm>
                          <a:off x="0" y="0"/>
                          <a:ext cx="5731510" cy="4662805"/>
                          <a:chOff x="0" y="0"/>
                          <a:chExt cx="5731510" cy="4662805"/>
                        </a:xfrm>
                      </wpg:grpSpPr>
                      <pic:pic xmlns:pic="http://schemas.openxmlformats.org/drawingml/2006/picture">
                        <pic:nvPicPr>
                          <pic:cNvPr id="238665052" name="Picture 14" descr="A map of north west winds&#10;&#10;AI-generated content may be incorrect."/>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731510" cy="4059555"/>
                          </a:xfrm>
                          <a:prstGeom prst="rect">
                            <a:avLst/>
                          </a:prstGeom>
                        </pic:spPr>
                      </pic:pic>
                      <wps:wsp>
                        <wps:cNvPr id="1972116086" name="Text Box 1"/>
                        <wps:cNvSpPr txBox="1"/>
                        <wps:spPr>
                          <a:xfrm>
                            <a:off x="0" y="4117340"/>
                            <a:ext cx="5731510" cy="545465"/>
                          </a:xfrm>
                          <a:prstGeom prst="rect">
                            <a:avLst/>
                          </a:prstGeom>
                          <a:solidFill>
                            <a:prstClr val="white"/>
                          </a:solidFill>
                          <a:ln>
                            <a:noFill/>
                          </a:ln>
                        </wps:spPr>
                        <wps:txbx>
                          <w:txbxContent>
                            <w:p w14:paraId="6A19AEB4" w14:textId="7D244BA4" w:rsidR="0055783F" w:rsidRPr="000A426E" w:rsidRDefault="0055783F" w:rsidP="0055783F">
                              <w:pPr>
                                <w:pStyle w:val="Caption"/>
                                <w:rPr>
                                  <w:b/>
                                  <w:bCs/>
                                  <w:noProof/>
                                  <w:sz w:val="22"/>
                                  <w:szCs w:val="22"/>
                                </w:rPr>
                              </w:pPr>
                              <w:r>
                                <w:t xml:space="preserve">Figure </w:t>
                              </w:r>
                              <w:r>
                                <w:fldChar w:fldCharType="begin"/>
                              </w:r>
                              <w:r>
                                <w:instrText xml:space="preserve"> SEQ Figure \* ARABIC </w:instrText>
                              </w:r>
                              <w:r>
                                <w:fldChar w:fldCharType="separate"/>
                              </w:r>
                              <w:r w:rsidR="00396121">
                                <w:rPr>
                                  <w:noProof/>
                                </w:rPr>
                                <w:t>10</w:t>
                              </w:r>
                              <w:r>
                                <w:rPr>
                                  <w:noProof/>
                                </w:rPr>
                                <w:fldChar w:fldCharType="end"/>
                              </w:r>
                              <w:r>
                                <w:t xml:space="preserve">) </w:t>
                              </w:r>
                              <w:r w:rsidRPr="009546A9">
                                <w:t>Schematic of the surface flow and deep-water flow in False Bay under north westerly wind conditions, inferred from previous observational studies form Taljaard et al. (2000). The dotted arrows indicate weak bottom curr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A368ECE" id="Group 15" o:spid="_x0000_s1061" style="width:451.3pt;height:367.15pt;mso-position-horizontal-relative:char;mso-position-vertical-relative:line" coordsize="57315,466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">
                <v:shape id="Picture 14" o:spid="_x0000_s1062" type="#_x0000_t75" alt="A map of north west winds&#10;&#10;AI-generated content may be incorrect." style="position:absolute;width:57315;height:40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">
                  <v:imagedata r:id="rId34" o:title="A map of north west winds&#10;&#10;AI-generated content may be incorrect"/>
                </v:shape>
                <v:shape id="Text Box 1" o:spid="_x0000_s1063" type="#_x0000_t202" style="position:absolute;top:41173;width:57315;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" stroked="f">
                  <v:textbox style="mso-fit-shape-to-text:t" inset="0,0,0,0">
                    <w:txbxContent>
                      <w:p w14:paraId="6A19AEB4" w14:textId="7D244BA4" w:rsidR="0055783F" w:rsidRPr="000A426E" w:rsidRDefault="0055783F" w:rsidP="0055783F">
                        <w:pPr>
                          <w:pStyle w:val="Caption"/>
                          <w:rPr>
                            <w:b/>
                            <w:bCs/>
                            <w:noProof/>
                            <w:sz w:val="22"/>
                            <w:szCs w:val="22"/>
                          </w:rPr>
                        </w:pPr>
                        <w:r>
                          <w:t xml:space="preserve">Figure </w:t>
                        </w:r>
                        <w:r>
                          <w:fldChar w:fldCharType="begin"/>
                        </w:r>
                        <w:r>
                          <w:instrText xml:space="preserve"> SEQ Figure \* ARABIC </w:instrText>
                        </w:r>
                        <w:r>
                          <w:fldChar w:fldCharType="separate"/>
                        </w:r>
                        <w:r w:rsidR="00396121">
                          <w:rPr>
                            <w:noProof/>
                          </w:rPr>
                          <w:t>10</w:t>
                        </w:r>
                        <w:r>
                          <w:rPr>
                            <w:noProof/>
                          </w:rPr>
                          <w:fldChar w:fldCharType="end"/>
                        </w:r>
                        <w:r>
                          <w:t xml:space="preserve">) </w:t>
                        </w:r>
                        <w:r w:rsidRPr="009546A9">
                          <w:t>Schematic of the surface flow and deep-water flow in False Bay under north westerly wind conditions, inferred from previous observational studies form Taljaard et al. (2000). The dotted arrows indicate weak bottom currents.</w:t>
                        </w:r>
                      </w:p>
                    </w:txbxContent>
                  </v:textbox>
                </v:shape>
                <w10:anchorlock/>
              </v:group>
            </w:pict>
          </mc:Fallback>
        </mc:AlternateContent>
      </w:r>
      <w:r w:rsidR="003E1B35">
        <w:t xml:space="preserve">Taljaard et al. (2000) </w:t>
      </w:r>
      <w:r w:rsidR="00FC5C61">
        <w:t>noted that the</w:t>
      </w:r>
      <w:r w:rsidR="00DB3C18">
        <w:t xml:space="preserve"> </w:t>
      </w:r>
      <w:r w:rsidR="00A9589C">
        <w:t xml:space="preserve">correlation between </w:t>
      </w:r>
      <w:r w:rsidR="00FC5C61">
        <w:t xml:space="preserve">a </w:t>
      </w:r>
      <w:r w:rsidR="00E538ED">
        <w:t>north-westerly</w:t>
      </w:r>
      <w:r w:rsidR="00A9589C">
        <w:t xml:space="preserve"> </w:t>
      </w:r>
      <w:r w:rsidR="00E538ED">
        <w:t xml:space="preserve">wind </w:t>
      </w:r>
      <w:r w:rsidR="00FC5C61">
        <w:t>and the current direction</w:t>
      </w:r>
      <w:r w:rsidR="00A9589C">
        <w:t xml:space="preserve"> is weaker than t</w:t>
      </w:r>
      <w:r w:rsidR="00FC5C61">
        <w:t>he same for a</w:t>
      </w:r>
      <w:r w:rsidR="00A9589C">
        <w:t xml:space="preserve"> </w:t>
      </w:r>
      <w:r w:rsidR="00E538ED">
        <w:t>south</w:t>
      </w:r>
      <w:r w:rsidR="00FC5C61">
        <w:t>-easterly wind</w:t>
      </w:r>
      <w:r w:rsidR="00E538ED">
        <w:t xml:space="preserve">. </w:t>
      </w:r>
      <w:r w:rsidR="00FC5C61">
        <w:t xml:space="preserve"> </w:t>
      </w:r>
      <w:r w:rsidR="005E1DC5">
        <w:t>A 3D hydrodynamical model by Coleman (2019)</w:t>
      </w:r>
      <w:r w:rsidR="004E3530">
        <w:t xml:space="preserve"> used</w:t>
      </w:r>
      <w:r w:rsidR="005E1DC5">
        <w:t xml:space="preserve"> </w:t>
      </w:r>
      <w:r w:rsidR="004E3530" w:rsidRPr="004E3530">
        <w:t>wind forcing, tidal forcing, temperature-depth profiles on the boundary and atmospheric inpu</w:t>
      </w:r>
      <w:r w:rsidR="004E3530">
        <w:t xml:space="preserve">t to model the circulation within False Bay. </w:t>
      </w:r>
      <w:r w:rsidR="002D30F8">
        <w:t>The model does not feature wave-coupling</w:t>
      </w:r>
      <w:r w:rsidR="006D5E4D">
        <w:t xml:space="preserve"> and therefore does not resolve the circulation within the shallow regions of the bay, especially the northern shores. </w:t>
      </w:r>
      <w:r w:rsidR="00E201FD">
        <w:t xml:space="preserve">The model </w:t>
      </w:r>
      <w:r w:rsidR="00217DF7">
        <w:t>was used to show</w:t>
      </w:r>
      <w:r w:rsidR="00E201FD">
        <w:t xml:space="preserve"> that the north-westerly winds do not drive the </w:t>
      </w:r>
      <w:r w:rsidR="005465D2">
        <w:t>anticyclonic circulation that has been observed</w:t>
      </w:r>
      <w:r w:rsidR="009B1B46">
        <w:t xml:space="preserve">, and rather that it </w:t>
      </w:r>
      <w:r w:rsidR="00217DF7">
        <w:t>results in</w:t>
      </w:r>
      <w:r w:rsidR="009B1B46">
        <w:t xml:space="preserve"> a spatially-uniform current field </w:t>
      </w:r>
      <w:r w:rsidR="00180B5D">
        <w:t xml:space="preserve">within the bay. </w:t>
      </w:r>
      <w:r w:rsidR="00786CD4">
        <w:t>The explanation given for this is that the wind field over the bay during north-westerly winds is much less complex that that of south-easterly winds</w:t>
      </w:r>
      <w:r w:rsidR="007405A8">
        <w:t xml:space="preserve"> (refer to section 3.2). </w:t>
      </w:r>
      <w:r w:rsidR="00B538DA">
        <w:t>In general, the surface currents in the deeper regions of the bay flow toward the southeast</w:t>
      </w:r>
      <w:r w:rsidR="007E2BB5">
        <w:t xml:space="preserve"> </w:t>
      </w:r>
      <w:r w:rsidR="00EB4FC4">
        <w:t xml:space="preserve">at around </w:t>
      </w:r>
      <m:oMath>
        <m:r>
          <w:rPr>
            <w:rFonts w:ascii="Cambria Math" w:hAnsi="Cambria Math"/>
          </w:rPr>
          <m:t>0.3 m∙</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00B538DA">
        <w:fldChar w:fldCharType="begin"/>
      </w:r>
      <w:r w:rsidR="00B538DA">
        <w:instrText xml:space="preserve"> ADDIN ZOTERO_ITEM CSL_CITATION {"citationID":"EKItqaMt","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B538DA">
        <w:fldChar w:fldCharType="separate"/>
      </w:r>
      <w:r w:rsidR="00B538DA" w:rsidRPr="00B538DA">
        <w:rPr>
          <w:rFonts w:ascii="Aptos" w:hAnsi="Aptos"/>
        </w:rPr>
        <w:t>(Coleman, 2019)</w:t>
      </w:r>
      <w:r w:rsidR="00B538DA">
        <w:fldChar w:fldCharType="end"/>
      </w:r>
      <w:r w:rsidR="007E2BB5">
        <w:t>. This creates accelerated flows</w:t>
      </w:r>
      <w:r w:rsidR="000D6BF2">
        <w:t xml:space="preserve">, with speeds </w:t>
      </w:r>
      <w:r w:rsidR="0049491D">
        <w:t xml:space="preserve">up to </w:t>
      </w:r>
      <m:oMath>
        <m:r>
          <w:rPr>
            <w:rFonts w:ascii="Cambria Math" w:hAnsi="Cambria Math"/>
          </w:rPr>
          <m:t>0.45 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49491D">
        <w:t xml:space="preserve">, </w:t>
      </w:r>
      <w:r w:rsidR="007E2BB5">
        <w:t xml:space="preserve">around Cape Point, Cape Hangklip and </w:t>
      </w:r>
      <w:r w:rsidR="00D72E07">
        <w:t xml:space="preserve">along </w:t>
      </w:r>
      <w:r w:rsidR="007E2BB5">
        <w:t>the eastern shoreline</w:t>
      </w:r>
      <w:r w:rsidR="00D72E07">
        <w:t xml:space="preserve">. </w:t>
      </w:r>
      <w:r w:rsidR="006B5CF2">
        <w:t xml:space="preserve">Surface waters </w:t>
      </w:r>
      <w:r w:rsidR="00EB1BBA">
        <w:t xml:space="preserve">moving out of the bay drives bottom currents </w:t>
      </w:r>
      <w:r w:rsidR="00220A2C">
        <w:t xml:space="preserve">to force water from near the entrance to the middle of the bay </w:t>
      </w:r>
      <w:r w:rsidR="00220A2C">
        <w:fldChar w:fldCharType="begin"/>
      </w:r>
      <w:r w:rsidR="00220A2C">
        <w:instrText xml:space="preserve"> ADDIN ZOTERO_ITEM CSL_CITATION {"citationID":"K0Jw3vZe","properties":{"formattedCitation":"(Coleman, 2019; Nicholson, 2011)","plainCitation":"(Coleman, 2019; Nicholson, 2011)","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977,"uris":["http://zotero.org/users/14070386/items/U2CIJ3J2"],"itemData":{"id":977,"type":"thesis","event-place":"Cape Town, South Africa","genre":"MSc thesis","publisher":"University of Cape Town","publisher-place":"Cape Town, South Africa","title":"The circulation and thermal structure of False Bay: a process-oriented numerical modelling and observational study","author":[{"family":"Nicholson","given":"S. A."}],"issued":{"date-parts":[["2011"]]}}}],"schema":"https://github.com/citation-style-language/schema/raw/master/csl-citation.json"} </w:instrText>
      </w:r>
      <w:r w:rsidR="00220A2C">
        <w:fldChar w:fldCharType="separate"/>
      </w:r>
      <w:r w:rsidR="00220A2C" w:rsidRPr="00220A2C">
        <w:rPr>
          <w:rFonts w:ascii="Aptos" w:hAnsi="Aptos"/>
        </w:rPr>
        <w:t>(Coleman, 2019; Nicholson, 2011)</w:t>
      </w:r>
      <w:r w:rsidR="00220A2C">
        <w:fldChar w:fldCharType="end"/>
      </w:r>
      <w:r w:rsidR="00220A2C">
        <w:t xml:space="preserve">. </w:t>
      </w:r>
      <w:r w:rsidR="00600D0B">
        <w:t>Bottom currents</w:t>
      </w:r>
      <w:r w:rsidR="007E5565">
        <w:t xml:space="preserve"> respond to the </w:t>
      </w:r>
      <w:r w:rsidR="00D010DE">
        <w:t xml:space="preserve">out-of-bay advection of surface waters by </w:t>
      </w:r>
      <w:r w:rsidR="009774F2">
        <w:t>forcing deep</w:t>
      </w:r>
      <w:r w:rsidR="00F023D8">
        <w:t xml:space="preserve"> water </w:t>
      </w:r>
      <w:r w:rsidR="009774F2">
        <w:t>at</w:t>
      </w:r>
      <w:r w:rsidR="00F023D8">
        <w:t xml:space="preserve"> the entrance of the bay into the centre </w:t>
      </w:r>
      <w:r w:rsidR="00F023D8">
        <w:fldChar w:fldCharType="begin"/>
      </w:r>
      <w:r w:rsidR="00F023D8">
        <w:instrText xml:space="preserve"> ADDIN ZOTERO_ITEM CSL_CITATION {"citationID":"l2LoEElz","properties":{"formattedCitation":"(Coleman, 2019; Nicholson, 2011)","plainCitation":"(Coleman, 2019; Nicholson, 2011)","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977,"uris":["http://zotero.org/users/14070386/items/U2CIJ3J2"],"itemData":{"id":977,"type":"thesis","event-place":"Cape Town, South Africa","genre":"MSc thesis","publisher":"University of Cape Town","publisher-place":"Cape Town, South Africa","title":"The circulation and thermal structure of False Bay: a process-oriented numerical modelling and observational study","author":[{"family":"Nicholson","given":"S. A."}],"issued":{"date-parts":[["2011"]]}}}],"schema":"https://github.com/citation-style-language/schema/raw/master/csl-citation.json"} </w:instrText>
      </w:r>
      <w:r w:rsidR="00F023D8">
        <w:fldChar w:fldCharType="separate"/>
      </w:r>
      <w:r w:rsidR="00F023D8" w:rsidRPr="00F023D8">
        <w:rPr>
          <w:rFonts w:ascii="Aptos" w:hAnsi="Aptos"/>
        </w:rPr>
        <w:t>(Coleman, 2019; Nicholson, 2011)</w:t>
      </w:r>
      <w:r w:rsidR="00F023D8">
        <w:fldChar w:fldCharType="end"/>
      </w:r>
      <w:r w:rsidR="00F023D8">
        <w:t xml:space="preserve">. </w:t>
      </w:r>
      <w:r w:rsidR="007E5565">
        <w:t xml:space="preserve">Average bottom current speeds are </w:t>
      </w:r>
      <w:r w:rsidR="009774F2">
        <w:t xml:space="preserve">between </w:t>
      </w:r>
      <m:oMath>
        <m:r>
          <w:rPr>
            <w:rFonts w:ascii="Cambria Math" w:hAnsi="Cambria Math"/>
          </w:rPr>
          <m:t xml:space="preserve">0.05 </m:t>
        </m:r>
      </m:oMath>
      <w:r w:rsidR="00A35BDD">
        <w:t>a</w:t>
      </w:r>
      <w:proofErr w:type="spellStart"/>
      <w:r w:rsidR="00A35BDD">
        <w:t>nd</w:t>
      </w:r>
      <w:proofErr w:type="spellEnd"/>
      <w:r w:rsidR="00A35BDD">
        <w:t xml:space="preserve"> </w:t>
      </w:r>
      <m:oMath>
        <m:r>
          <w:rPr>
            <w:rFonts w:ascii="Cambria Math" w:hAnsi="Cambria Math"/>
          </w:rPr>
          <m:t>0.10 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35BDD">
        <w:t xml:space="preserve"> </w:t>
      </w:r>
      <w:r w:rsidR="00E94CED">
        <w:t xml:space="preserve">in the centre of the </w:t>
      </w:r>
      <w:r w:rsidR="00473434">
        <w:t>bay but</w:t>
      </w:r>
      <w:r w:rsidR="00E94CED">
        <w:t xml:space="preserve"> accelerate to approximately </w:t>
      </w:r>
      <m:oMath>
        <m:r>
          <w:rPr>
            <w:rFonts w:ascii="Cambria Math" w:hAnsi="Cambria Math"/>
          </w:rPr>
          <m:t>0.30 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8126F5">
        <w:t xml:space="preserve"> around </w:t>
      </w:r>
      <w:r w:rsidR="00473434">
        <w:t xml:space="preserve">the headlands and over Rocky Bank </w:t>
      </w:r>
      <w:r w:rsidR="00C75B7F">
        <w:fldChar w:fldCharType="begin"/>
      </w:r>
      <w:r w:rsidR="00C75B7F">
        <w:instrText xml:space="preserve"> ADDIN ZOTERO_ITEM CSL_CITATION {"citationID":"lKgp8bpy","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C75B7F">
        <w:fldChar w:fldCharType="separate"/>
      </w:r>
      <w:r w:rsidR="00C75B7F" w:rsidRPr="00C75B7F">
        <w:rPr>
          <w:rFonts w:ascii="Aptos" w:hAnsi="Aptos"/>
        </w:rPr>
        <w:t>(Coleman, 2019)</w:t>
      </w:r>
      <w:r w:rsidR="00C75B7F">
        <w:fldChar w:fldCharType="end"/>
      </w:r>
      <w:r w:rsidR="00473434">
        <w:t xml:space="preserve">. </w:t>
      </w:r>
      <w:r w:rsidR="00105862">
        <w:t xml:space="preserve"> </w:t>
      </w:r>
    </w:p>
    <w:p w14:paraId="4E38EA03" w14:textId="4031EEAD" w:rsidR="00105862" w:rsidRPr="005D4167" w:rsidRDefault="00105862" w:rsidP="00194F13">
      <w:pPr>
        <w:keepNext/>
      </w:pPr>
      <w:r>
        <w:t>A</w:t>
      </w:r>
      <w:r w:rsidR="006B4F22">
        <w:t xml:space="preserve"> more recent study showed that the development of bottom return currents, and subsequent vertical shear, tend</w:t>
      </w:r>
      <w:r w:rsidR="0019266C">
        <w:t>s</w:t>
      </w:r>
      <w:r w:rsidR="006B4F22">
        <w:t xml:space="preserve"> to develop during </w:t>
      </w:r>
      <w:r w:rsidR="006F4989">
        <w:t>north-north</w:t>
      </w:r>
      <w:r w:rsidR="0019266C">
        <w:t xml:space="preserve">-westerly winds </w:t>
      </w:r>
      <w:r w:rsidR="0019266C">
        <w:fldChar w:fldCharType="begin"/>
      </w:r>
      <w:r w:rsidR="0019266C">
        <w:instrText xml:space="preserve"> ADDIN ZOTERO_ITEM CSL_CITATION {"citationID":"3fEKLa4J","properties":{"formattedCitation":"(de Vos, 2022)","plainCitation":"(de Vos, 2022)","noteIndex":0},"citationItems":[{"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schema":"https://github.com/citation-style-language/schema/raw/master/csl-citation.json"} </w:instrText>
      </w:r>
      <w:r w:rsidR="0019266C">
        <w:fldChar w:fldCharType="separate"/>
      </w:r>
      <w:r w:rsidR="0019266C" w:rsidRPr="0019266C">
        <w:rPr>
          <w:rFonts w:ascii="Aptos" w:hAnsi="Aptos"/>
        </w:rPr>
        <w:t>(de Vos, 2022)</w:t>
      </w:r>
      <w:r w:rsidR="0019266C">
        <w:fldChar w:fldCharType="end"/>
      </w:r>
      <w:r w:rsidR="0019266C">
        <w:t xml:space="preserve">. Anticyclonic </w:t>
      </w:r>
      <w:r w:rsidR="0019266C">
        <w:lastRenderedPageBreak/>
        <w:t xml:space="preserve">gyre circulation can develop throughout the water column given northerly wind conditions </w:t>
      </w:r>
      <w:r w:rsidR="007963AC">
        <w:fldChar w:fldCharType="begin"/>
      </w:r>
      <w:r w:rsidR="007963AC">
        <w:instrText xml:space="preserve"> ADDIN ZOTERO_ITEM CSL_CITATION {"citationID":"BSekteXp","properties":{"formattedCitation":"(de Vos, 2022)","plainCitation":"(de Vos, 2022)","noteIndex":0},"citationItems":[{"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schema":"https://github.com/citation-style-language/schema/raw/master/csl-citation.json"} </w:instrText>
      </w:r>
      <w:r w:rsidR="007963AC">
        <w:fldChar w:fldCharType="separate"/>
      </w:r>
      <w:r w:rsidR="007963AC" w:rsidRPr="007963AC">
        <w:rPr>
          <w:rFonts w:ascii="Aptos" w:hAnsi="Aptos"/>
        </w:rPr>
        <w:t>(de Vos, 2022)</w:t>
      </w:r>
      <w:r w:rsidR="007963AC">
        <w:fldChar w:fldCharType="end"/>
      </w:r>
      <w:r w:rsidR="007963AC">
        <w:t xml:space="preserve">. </w:t>
      </w:r>
    </w:p>
    <w:p w14:paraId="52883D01" w14:textId="34E33CE6" w:rsidR="00194F13" w:rsidRDefault="00670C26" w:rsidP="00194F13">
      <w:pPr>
        <w:keepNext/>
        <w:rPr>
          <w:b/>
          <w:bCs/>
        </w:rPr>
      </w:pPr>
      <w:r>
        <w:rPr>
          <w:b/>
          <w:bCs/>
        </w:rPr>
        <w:t xml:space="preserve">Wave-driven currents </w:t>
      </w:r>
    </w:p>
    <w:p w14:paraId="2A874A6E" w14:textId="26DD99E8" w:rsidR="007F33B0" w:rsidRPr="00041FC7" w:rsidRDefault="00041FC7" w:rsidP="00194F13">
      <w:pPr>
        <w:keepNext/>
      </w:pPr>
      <w:r>
        <w:t>The northern s</w:t>
      </w:r>
      <w:r w:rsidR="00D019D4">
        <w:t xml:space="preserve">hore and shallow areas to the west and east </w:t>
      </w:r>
      <w:r w:rsidR="00DF1DF1">
        <w:t xml:space="preserve">comprises several sandy beaches with a wide surf zone </w:t>
      </w:r>
      <w:r w:rsidR="0098592F">
        <w:t xml:space="preserve">where wave-driven currents and turbulence dominates </w:t>
      </w:r>
      <w:r w:rsidR="0098592F">
        <w:fldChar w:fldCharType="begin"/>
      </w:r>
      <w:r w:rsidR="0098592F">
        <w:instrText xml:space="preserve"> ADDIN ZOTERO_ITEM CSL_CITATION {"citationID":"PdOkml3h","properties":{"formattedCitation":"(CSIR, 1982; Fourie et al., 2015; Salonen, 2019)","plainCitation":"(CSIR, 1982; Fourie et al., 2015; Salonen, 2019)","noteIndex":0},"citationItems":[{"id":973,"uris":["http://zotero.org/users/14070386/items/G2BXKY68"],"itemData":{"id":973,"type":"report","event-place":"Stellenbosch, South Africa","genre":"CSIR Report","number":"C/SEA 8241","publisher":"CSIR","publisher-place":"Stellenbosch, South Africa","title":"Status Report on Pollution in False Bay","author":[{"literal":"CSIR"}],"issued":{"date-parts":[["1982"]]}}},{"id":555,"uris":["http://zotero.org/users/14070386/items/KZ6ZM2G7"],"itemData":{"id":555,"type":"article-journal","abstract":"The coastline to the east of the Monwabisi Beach tidal pool has been subject to substantial visible coastal erosion. Monwabisi is located near the City of Cape Town and is situated along the northern coastline of False Bay. The erosion that has occurred has raised concern as it is damaging local infrastructure. The coastline retreat to the east of Monwabisi was investigated through analysis of aerial photographs and wave data to establish whether there is a relationship between dynamic wave action that this bay is subjected to, and the observed erosion within the study area. The maximum lateral coastal erosion at the Monwabisi study area from 2003 until 2014 was approximately 30m in a landward direction. Based on the correlation of the results between the rate of coastline retreat and the wave data, the study has concluded that the extreme rates of coastline retreat experienced within the study area at Monwabisi is most likely a direct result of a combination of influences including the number and height of big wave events, waves coming from a more southerly direction, the underlying geological substrate of the study area, and the impact that the local infrastructure has had on the geological substrate. Three time periods of maximum monthly erosion rates occurred from June 2008 to November 2009, March 2010 to March 2011 and April 2011 to June 2012.","container-title":"South African Journal of Geomatics","DOI":"10.4314/sajg.v4i2.3","ISSN":"2225-8531","issue":"2","language":"en","license":"Copyright (c)","note":"number: 2","page":"96-109","source":"www.ajol.info","title":"The influence of wave action on coastal erosion along Monwabisi Beach, Cape Town","volume":"4","author":[{"family":"Fourie","given":"J. P."},{"family":"Ansorge","given":"I."},{"family":"Backeberg","given":"B."},{"family":"Cawthra","given":"H. C."},{"family":"MacHutchon","given":"M. R."},{"family":"Zyl","given":"FW","dropping-particle":"van"}],"issued":{"date-parts":[["2015"]]}}},{"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98592F">
        <w:fldChar w:fldCharType="separate"/>
      </w:r>
      <w:r w:rsidR="0098592F" w:rsidRPr="0098592F">
        <w:rPr>
          <w:rFonts w:ascii="Aptos" w:hAnsi="Aptos"/>
        </w:rPr>
        <w:t>(CSIR, 1982; Fourie et al., 2015; Salonen, 2019)</w:t>
      </w:r>
      <w:r w:rsidR="0098592F">
        <w:fldChar w:fldCharType="end"/>
      </w:r>
      <w:r w:rsidR="005E5FD8">
        <w:t xml:space="preserve">. </w:t>
      </w:r>
      <w:r w:rsidR="00954C20">
        <w:t xml:space="preserve">The direction and magnitude of the currents is governed by the </w:t>
      </w:r>
      <w:r w:rsidR="00B44D7C">
        <w:t>angle of obliquely incident waves and/or wave</w:t>
      </w:r>
      <w:r w:rsidR="00881A94">
        <w:t xml:space="preserve"> setup </w:t>
      </w:r>
      <w:r w:rsidR="00881A94">
        <w:fldChar w:fldCharType="begin"/>
      </w:r>
      <w:r w:rsidR="00881A94">
        <w:instrText xml:space="preserve"> ADDIN ZOTERO_ITEM CSL_CITATION {"citationID":"VPBpsMDC","properties":{"formattedCitation":"(CSIR, 1982; de Vos, 2022)","plainCitation":"(CSIR, 1982; de Vos, 2022)","noteIndex":0},"citationItems":[{"id":973,"uris":["http://zotero.org/users/14070386/items/G2BXKY68"],"itemData":{"id":973,"type":"report","event-place":"Stellenbosch, South Africa","genre":"CSIR Report","number":"C/SEA 8241","publisher":"CSIR","publisher-place":"Stellenbosch, South Africa","title":"Status Report on Pollution in False Bay","author":[{"literal":"CSIR"}],"issued":{"date-parts":[["1982"]]}}},{"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schema":"https://github.com/citation-style-language/schema/raw/master/csl-citation.json"} </w:instrText>
      </w:r>
      <w:r w:rsidR="00881A94">
        <w:fldChar w:fldCharType="separate"/>
      </w:r>
      <w:r w:rsidR="00881A94" w:rsidRPr="00881A94">
        <w:rPr>
          <w:rFonts w:ascii="Aptos" w:hAnsi="Aptos"/>
        </w:rPr>
        <w:t>(CSIR, 1982; de Vos, 2022)</w:t>
      </w:r>
      <w:r w:rsidR="00881A94">
        <w:fldChar w:fldCharType="end"/>
      </w:r>
      <w:r w:rsidR="000505E1">
        <w:t xml:space="preserve">. </w:t>
      </w:r>
    </w:p>
    <w:p w14:paraId="711466F8" w14:textId="4675B20A" w:rsidR="00A568A9" w:rsidRPr="007F33B0" w:rsidRDefault="00531AA4" w:rsidP="00194F13">
      <w:pPr>
        <w:keepNext/>
        <w:rPr>
          <w:highlight w:val="yellow"/>
        </w:rPr>
      </w:pPr>
      <w:r w:rsidRPr="007F33B0">
        <w:rPr>
          <w:highlight w:val="yellow"/>
        </w:rPr>
        <w:t xml:space="preserve">Wind-driven </w:t>
      </w:r>
      <w:r w:rsidR="00572F2F" w:rsidRPr="007F33B0">
        <w:rPr>
          <w:highlight w:val="yellow"/>
        </w:rPr>
        <w:t xml:space="preserve">surface and bottom </w:t>
      </w:r>
      <w:r w:rsidRPr="007F33B0">
        <w:rPr>
          <w:highlight w:val="yellow"/>
        </w:rPr>
        <w:t xml:space="preserve">currents in False Bay have been observed </w:t>
      </w:r>
      <w:r w:rsidR="00572F2F" w:rsidRPr="007F33B0">
        <w:rPr>
          <w:highlight w:val="yellow"/>
        </w:rPr>
        <w:fldChar w:fldCharType="begin"/>
      </w:r>
      <w:r w:rsidR="00572F2F" w:rsidRPr="007F33B0">
        <w:rPr>
          <w:highlight w:val="yellow"/>
        </w:rPr>
        <w:instrText xml:space="preserve"> ADDIN ZOTERO_ITEM CSL_CITATION {"citationID":"SHewoPOB","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572F2F" w:rsidRPr="007F33B0">
        <w:rPr>
          <w:highlight w:val="yellow"/>
        </w:rPr>
        <w:fldChar w:fldCharType="separate"/>
      </w:r>
      <w:r w:rsidR="00572F2F" w:rsidRPr="007F33B0">
        <w:rPr>
          <w:rFonts w:ascii="Aptos" w:hAnsi="Aptos" w:cs="Times New Roman"/>
          <w:highlight w:val="yellow"/>
        </w:rPr>
        <w:t>(Gründlingh et al., 1989)</w:t>
      </w:r>
      <w:r w:rsidR="00572F2F" w:rsidRPr="007F33B0">
        <w:rPr>
          <w:highlight w:val="yellow"/>
        </w:rPr>
        <w:fldChar w:fldCharType="end"/>
      </w:r>
      <w:r w:rsidR="00572F2F" w:rsidRPr="007F33B0">
        <w:rPr>
          <w:highlight w:val="yellow"/>
        </w:rPr>
        <w:t xml:space="preserve"> and modelled </w:t>
      </w:r>
      <w:r w:rsidR="00572F2F" w:rsidRPr="007F33B0">
        <w:rPr>
          <w:highlight w:val="yellow"/>
        </w:rPr>
        <w:fldChar w:fldCharType="begin"/>
      </w:r>
      <w:r w:rsidR="00572F2F" w:rsidRPr="007F33B0">
        <w:rPr>
          <w:highlight w:val="yellow"/>
        </w:rPr>
        <w:instrText xml:space="preserve"> ADDIN ZOTERO_ITEM CSL_CITATION {"citationID":"EXNgDTDA","properties":{"formattedCitation":"(Coleman, 2019; Nicholson, 2011)","plainCitation":"(Coleman, 2019; Nicholson, 2011)","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977,"uris":["http://zotero.org/users/14070386/items/U2CIJ3J2"],"itemData":{"id":977,"type":"thesis","event-place":"Cape Town, South Africa","genre":"MSc thesis","publisher":"University of Cape Town","publisher-place":"Cape Town, South Africa","title":"The circulation and thermal structure of False Bay: a process-oriented numerical modelling and observational study","author":[{"family":"Nicholson","given":"S. A."}],"issued":{"date-parts":[["2011"]]}}}],"schema":"https://github.com/citation-style-language/schema/raw/master/csl-citation.json"} </w:instrText>
      </w:r>
      <w:r w:rsidR="00572F2F" w:rsidRPr="007F33B0">
        <w:rPr>
          <w:highlight w:val="yellow"/>
        </w:rPr>
        <w:fldChar w:fldCharType="separate"/>
      </w:r>
      <w:r w:rsidR="00572F2F" w:rsidRPr="007F33B0">
        <w:rPr>
          <w:rFonts w:ascii="Aptos" w:hAnsi="Aptos"/>
          <w:highlight w:val="yellow"/>
        </w:rPr>
        <w:t>(Coleman, 2019; Nicholson, 2011)</w:t>
      </w:r>
      <w:r w:rsidR="00572F2F" w:rsidRPr="007F33B0">
        <w:rPr>
          <w:highlight w:val="yellow"/>
        </w:rPr>
        <w:fldChar w:fldCharType="end"/>
      </w:r>
      <w:r w:rsidR="00572F2F" w:rsidRPr="007F33B0">
        <w:rPr>
          <w:highlight w:val="yellow"/>
        </w:rPr>
        <w:t xml:space="preserve"> to be decoupled</w:t>
      </w:r>
      <w:r w:rsidR="00433A12" w:rsidRPr="007F33B0">
        <w:rPr>
          <w:highlight w:val="yellow"/>
        </w:rPr>
        <w:t xml:space="preserve">. Surface flows are influenced by the wind, while bottom currents are often in a slightly different direction with a lower magnitude. </w:t>
      </w:r>
    </w:p>
    <w:p w14:paraId="3B930C21" w14:textId="7B0DCAD1" w:rsidR="00134664" w:rsidRPr="006F08B5" w:rsidRDefault="00D34E46">
      <w:r w:rsidRPr="007F33B0">
        <w:rPr>
          <w:highlight w:val="yellow"/>
        </w:rPr>
        <w:t>The</w:t>
      </w:r>
      <w:r w:rsidR="00CB5D07" w:rsidRPr="007F33B0">
        <w:rPr>
          <w:highlight w:val="yellow"/>
        </w:rPr>
        <w:t xml:space="preserve"> circulation in False Bay is </w:t>
      </w:r>
      <w:r w:rsidR="0078123A" w:rsidRPr="007F33B0">
        <w:rPr>
          <w:highlight w:val="yellow"/>
        </w:rPr>
        <w:t xml:space="preserve">highly dynamic at sub-seasonal to decadal time scales and </w:t>
      </w:r>
      <w:r w:rsidR="003777F5" w:rsidRPr="007F33B0">
        <w:rPr>
          <w:highlight w:val="yellow"/>
        </w:rPr>
        <w:t xml:space="preserve">alternate in nature </w:t>
      </w:r>
      <w:r w:rsidR="003777F5" w:rsidRPr="007F33B0">
        <w:rPr>
          <w:highlight w:val="yellow"/>
        </w:rPr>
        <w:fldChar w:fldCharType="begin"/>
      </w:r>
      <w:r w:rsidR="003777F5" w:rsidRPr="007F33B0">
        <w:rPr>
          <w:highlight w:val="yellow"/>
        </w:rPr>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rsidRPr="007F33B0">
        <w:rPr>
          <w:highlight w:val="yellow"/>
        </w:rPr>
        <w:fldChar w:fldCharType="separate"/>
      </w:r>
      <w:r w:rsidR="003777F5" w:rsidRPr="007F33B0">
        <w:rPr>
          <w:highlight w:val="yellow"/>
        </w:rPr>
        <w:t>(</w:t>
      </w:r>
      <w:proofErr w:type="spellStart"/>
      <w:r w:rsidR="003777F5" w:rsidRPr="007F33B0">
        <w:rPr>
          <w:highlight w:val="yellow"/>
        </w:rPr>
        <w:t>Dufois</w:t>
      </w:r>
      <w:proofErr w:type="spellEnd"/>
      <w:r w:rsidR="003777F5" w:rsidRPr="007F33B0">
        <w:rPr>
          <w:highlight w:val="yellow"/>
        </w:rPr>
        <w:t xml:space="preserve"> and Rouault, 2012)</w:t>
      </w:r>
      <w:r w:rsidR="003777F5" w:rsidRPr="007F33B0">
        <w:rPr>
          <w:highlight w:val="yellow"/>
        </w:rPr>
        <w:fldChar w:fldCharType="end"/>
      </w:r>
      <w:r w:rsidR="00836D1C" w:rsidRPr="007F33B0">
        <w:rPr>
          <w:highlight w:val="yellow"/>
        </w:rPr>
        <w:t>.</w:t>
      </w:r>
      <w:r w:rsidR="00836D1C" w:rsidRPr="0005502D">
        <w:t xml:space="preserve"> </w:t>
      </w:r>
      <w:r w:rsidR="00134664">
        <w:br w:type="page"/>
      </w:r>
    </w:p>
    <w:p w14:paraId="30D0DF7B" w14:textId="2D98020A" w:rsidR="00E528A7" w:rsidRPr="0005502D" w:rsidRDefault="00C34403" w:rsidP="00665876">
      <w:pPr>
        <w:pStyle w:val="Heading1"/>
      </w:pPr>
      <w:bookmarkStart w:id="11" w:name="_Toc206743061"/>
      <w:r w:rsidRPr="0005502D">
        <w:lastRenderedPageBreak/>
        <w:t>Bibliography</w:t>
      </w:r>
      <w:bookmarkEnd w:id="11"/>
      <w:r w:rsidRPr="0005502D">
        <w:t xml:space="preserve"> </w:t>
      </w:r>
    </w:p>
    <w:p w14:paraId="7F949785" w14:textId="77777777" w:rsidR="009436E9" w:rsidRPr="009436E9" w:rsidRDefault="00C34403" w:rsidP="009436E9">
      <w:pPr>
        <w:pStyle w:val="Bibliography"/>
      </w:pPr>
      <w:r w:rsidRPr="0005502D">
        <w:fldChar w:fldCharType="begin"/>
      </w:r>
      <w:r w:rsidR="00975BB9">
        <w:instrText xml:space="preserve"> ADDIN ZOTERO_BIBL {"uncited":[],"omitted":[],"custom":[]} CSL_BIBLIOGRAPHY </w:instrText>
      </w:r>
      <w:r w:rsidRPr="0005502D">
        <w:fldChar w:fldCharType="separate"/>
      </w:r>
      <w:r w:rsidR="009436E9" w:rsidRPr="009436E9">
        <w:t>Atkins, G.R., 1970a. Thermal Structure and Salinity of False Bay. Trans. R. Soc. South Afr. 39, 117–128. https://doi.org/10.1080/00359197009519107</w:t>
      </w:r>
    </w:p>
    <w:p w14:paraId="0285B837" w14:textId="77777777" w:rsidR="009436E9" w:rsidRPr="009436E9" w:rsidRDefault="009436E9" w:rsidP="009436E9">
      <w:pPr>
        <w:pStyle w:val="Bibliography"/>
      </w:pPr>
      <w:r w:rsidRPr="009436E9">
        <w:t>Atkins, G.R., 1970b. Winds and Current Patterns in False Bay. Trans. R. Soc. South Afr. 39, 139–148. https://doi.org/10.1080/00359197009519109</w:t>
      </w:r>
    </w:p>
    <w:p w14:paraId="5EF8C2DC" w14:textId="77777777" w:rsidR="009436E9" w:rsidRPr="009436E9" w:rsidRDefault="009436E9" w:rsidP="009436E9">
      <w:pPr>
        <w:pStyle w:val="Bibliography"/>
      </w:pPr>
      <w:r w:rsidRPr="009436E9">
        <w:t>Bang, N., Andrews, W., 1974. Direct current measurements of a shelf-edge frontal jet in the southern Benguela system. J. Mar. Res. 32.</w:t>
      </w:r>
    </w:p>
    <w:p w14:paraId="08586A90" w14:textId="77777777" w:rsidR="009436E9" w:rsidRPr="009436E9" w:rsidRDefault="009436E9" w:rsidP="009436E9">
      <w:pPr>
        <w:pStyle w:val="Bibliography"/>
      </w:pPr>
      <w:r w:rsidRPr="009436E9">
        <w:t>Bonnardot, V., Planchon, O., Cautenet, S., 2005. Sea breeze development under an offshore synoptic wind in the South-Western Cape and implications for the Stellenbosch wine-producing area. Theor. Appl. Climatol. 81, 203–218. https://doi.org/10.1007/s00704-004-0087-y</w:t>
      </w:r>
    </w:p>
    <w:p w14:paraId="42FCCB5D" w14:textId="77777777" w:rsidR="009436E9" w:rsidRPr="009436E9" w:rsidRDefault="009436E9" w:rsidP="009436E9">
      <w:pPr>
        <w:pStyle w:val="Bibliography"/>
      </w:pPr>
      <w:r w:rsidRPr="009436E9">
        <w:t>Boyd, A., Theron, A., Rossouw, M., Rautenbach, C., Saint, U., Maherry, A., August, M., 2014. Determination of the Inshore wave climate along the South African coast - Phase 1 for Coastal Hazard and Vulnerability Assessment.</w:t>
      </w:r>
    </w:p>
    <w:p w14:paraId="77127956" w14:textId="77777777" w:rsidR="009436E9" w:rsidRPr="009436E9" w:rsidRDefault="009436E9" w:rsidP="009436E9">
      <w:pPr>
        <w:pStyle w:val="Bibliography"/>
      </w:pPr>
      <w:r w:rsidRPr="009436E9">
        <w:t>Brown, A., Milton, S., Cullen, M., Golding, B., Mitchell, J., Shelly, A., 2012. Unified Modeling and Prediction of Weather and Climate: A 25-Year Journey. https://doi.org/10.1175/BAMS-D-12-00018.1</w:t>
      </w:r>
    </w:p>
    <w:p w14:paraId="1AC5CE2F" w14:textId="77777777" w:rsidR="009436E9" w:rsidRPr="009436E9" w:rsidRDefault="009436E9" w:rsidP="009436E9">
      <w:pPr>
        <w:pStyle w:val="Bibliography"/>
      </w:pPr>
      <w:r w:rsidRPr="009436E9">
        <w:t>Burman, J., 1977. The false bay story. Human &amp; Rousseau Publ, Cape Town, Pretoria.</w:t>
      </w:r>
    </w:p>
    <w:p w14:paraId="318390F4" w14:textId="77777777" w:rsidR="009436E9" w:rsidRPr="009436E9" w:rsidRDefault="009436E9" w:rsidP="009436E9">
      <w:pPr>
        <w:pStyle w:val="Bibliography"/>
      </w:pPr>
      <w:r w:rsidRPr="009436E9">
        <w:t>Coleman, F., 2019. The Development and Validation of a Hydrodynamic Model of False Bay (Master of Engineering). Stellenbosch University, South Africa.</w:t>
      </w:r>
    </w:p>
    <w:p w14:paraId="1F5CBD1B" w14:textId="77777777" w:rsidR="009436E9" w:rsidRPr="009436E9" w:rsidRDefault="009436E9" w:rsidP="009436E9">
      <w:pPr>
        <w:pStyle w:val="Bibliography"/>
      </w:pPr>
      <w:r w:rsidRPr="009436E9">
        <w:t>CSIR, 1982. Status Report on Pollution in False Bay (CSIR Report No. C/SEA 8241). CSIR, Stellenbosch, South Africa.</w:t>
      </w:r>
    </w:p>
    <w:p w14:paraId="43CF6DD4" w14:textId="77777777" w:rsidR="009436E9" w:rsidRPr="009436E9" w:rsidRDefault="009436E9" w:rsidP="009436E9">
      <w:pPr>
        <w:pStyle w:val="Bibliography"/>
      </w:pPr>
      <w:r w:rsidRPr="009436E9">
        <w:t>Cullen, M.J.P., 1993. The unified forecast/climate model. Meteorological Office, Bracknell.</w:t>
      </w:r>
    </w:p>
    <w:p w14:paraId="07B540A0" w14:textId="77777777" w:rsidR="009436E9" w:rsidRPr="009436E9" w:rsidRDefault="009436E9" w:rsidP="009436E9">
      <w:pPr>
        <w:pStyle w:val="Bibliography"/>
      </w:pPr>
      <w:r w:rsidRPr="009436E9">
        <w:t>Daniels, T., Fearon, G., Vilaplana, A., Hewitson, B., Rautenbach, C., 2022. On the importance of wind generated waves in embayments with complex orographic features – A South African case study. Appl. Ocean Res. 128, 103355. https://doi.org/10.1016/j.apor.2022.103355</w:t>
      </w:r>
    </w:p>
    <w:p w14:paraId="4F7CEF19" w14:textId="77777777" w:rsidR="009436E9" w:rsidRPr="009436E9" w:rsidRDefault="009436E9" w:rsidP="009436E9">
      <w:pPr>
        <w:pStyle w:val="Bibliography"/>
      </w:pPr>
      <w:r w:rsidRPr="009436E9">
        <w:t>de Vos, M., 2022. Modelling waves and near-shore circulation around the Cape Peninsula: towards enhanced predictions for South African coastal activities (Doctor of Philosophy). University of Cape Town, South Africa.</w:t>
      </w:r>
    </w:p>
    <w:p w14:paraId="06ED7C09" w14:textId="77777777" w:rsidR="009436E9" w:rsidRPr="009436E9" w:rsidRDefault="009436E9" w:rsidP="009436E9">
      <w:pPr>
        <w:pStyle w:val="Bibliography"/>
      </w:pPr>
      <w:r w:rsidRPr="009436E9">
        <w:t>Dufois, F., Rouault, M., 2012. Sea surface temperature in False Bay (South Africa): Towards a better understanding of its seasonal and inter-annual variability. Cont. Shelf Res. 43, 24–35. https://doi.org/10.1016/j.csr.2012.04.009</w:t>
      </w:r>
    </w:p>
    <w:p w14:paraId="5FBC1299" w14:textId="77777777" w:rsidR="009436E9" w:rsidRPr="009436E9" w:rsidRDefault="009436E9" w:rsidP="009436E9">
      <w:pPr>
        <w:pStyle w:val="Bibliography"/>
      </w:pPr>
      <w:r w:rsidRPr="009436E9">
        <w:t>Flemming, B.W., 2024. Sedimentology of False Bay (Western Cape, South Africa): geological background information for the integrated environmental management of a physically confined coastal compartment. J. Coast. Conserv. 28, 1–23. https://doi.org/10.1007/s11852-024-01080-z</w:t>
      </w:r>
    </w:p>
    <w:p w14:paraId="4D2273AA" w14:textId="77777777" w:rsidR="009436E9" w:rsidRPr="009436E9" w:rsidRDefault="009436E9" w:rsidP="009436E9">
      <w:pPr>
        <w:pStyle w:val="Bibliography"/>
      </w:pPr>
      <w:r w:rsidRPr="009436E9">
        <w:t xml:space="preserve">Fourie, J.P., Ansorge, I., </w:t>
      </w:r>
      <w:proofErr w:type="spellStart"/>
      <w:r w:rsidRPr="009436E9">
        <w:t>Backeberg</w:t>
      </w:r>
      <w:proofErr w:type="spellEnd"/>
      <w:r w:rsidRPr="009436E9">
        <w:t xml:space="preserve">, B., Cawthra, H.C., MacHutchon, M.R., Zyl, F. van, 2015. The influence of wave action on coastal erosion along </w:t>
      </w:r>
      <w:proofErr w:type="spellStart"/>
      <w:r w:rsidRPr="009436E9">
        <w:t>Monwabisi</w:t>
      </w:r>
      <w:proofErr w:type="spellEnd"/>
      <w:r w:rsidRPr="009436E9">
        <w:t xml:space="preserve"> Beach, Cape Town. South Afr. J. </w:t>
      </w:r>
      <w:proofErr w:type="spellStart"/>
      <w:r w:rsidRPr="009436E9">
        <w:t>Geomat</w:t>
      </w:r>
      <w:proofErr w:type="spellEnd"/>
      <w:r w:rsidRPr="009436E9">
        <w:t>. 4, 96–109. https://doi.org/10.4314/sajg.v4i2.3</w:t>
      </w:r>
    </w:p>
    <w:p w14:paraId="3DBC12CE" w14:textId="77777777" w:rsidR="009436E9" w:rsidRPr="009436E9" w:rsidRDefault="009436E9" w:rsidP="009436E9">
      <w:pPr>
        <w:pStyle w:val="Bibliography"/>
      </w:pPr>
      <w:r w:rsidRPr="009436E9">
        <w:lastRenderedPageBreak/>
        <w:t>Gill, A.E., 1977. Coastally trapped waves in the atmosphere. Q. J. R. Meteorol. Soc. 103, 431–440.</w:t>
      </w:r>
    </w:p>
    <w:p w14:paraId="732A3EB3" w14:textId="77777777" w:rsidR="009436E9" w:rsidRPr="009436E9" w:rsidRDefault="009436E9" w:rsidP="009436E9">
      <w:pPr>
        <w:pStyle w:val="Bibliography"/>
      </w:pPr>
      <w:r w:rsidRPr="009436E9">
        <w:t>Goodwin, A.J.H., Peers, B., 1953. Two Caves at Kalk Bay, Cape Peninsula. South Afr. Archaeol. Bull. 8, 59. https://doi.org/10.2307/3887014</w:t>
      </w:r>
    </w:p>
    <w:p w14:paraId="36B45F60" w14:textId="77777777" w:rsidR="009436E9" w:rsidRPr="009436E9" w:rsidRDefault="009436E9" w:rsidP="009436E9">
      <w:pPr>
        <w:pStyle w:val="Bibliography"/>
      </w:pPr>
      <w:r w:rsidRPr="009436E9">
        <w:t>Gründlingh, M.L., Hunter, I.T., Potgieter, E., 1989. Bottom currents at the entrance to False Bay, South Africa. Cont. Shelf Res. 9, 1029–1048. https://doi.org/10.1016/0278-4343(89)90056-3</w:t>
      </w:r>
    </w:p>
    <w:p w14:paraId="40BBB393" w14:textId="77777777" w:rsidR="009436E9" w:rsidRPr="009436E9" w:rsidRDefault="009436E9" w:rsidP="009436E9">
      <w:pPr>
        <w:pStyle w:val="Bibliography"/>
      </w:pPr>
      <w:r w:rsidRPr="009436E9">
        <w:t>Gründlingh, M.L., Largier, J.L., 1988. Physical oceanography in False Bay: A review. Suid-Afr. Tydskr. Vir Natuurwetenskap En Tegnol. 7, 133–143. https://doi.org/10.4102/satnt.v7i3.914</w:t>
      </w:r>
    </w:p>
    <w:p w14:paraId="7BE4F61A" w14:textId="77777777" w:rsidR="009436E9" w:rsidRPr="009436E9" w:rsidRDefault="009436E9" w:rsidP="009436E9">
      <w:pPr>
        <w:pStyle w:val="Bibliography"/>
      </w:pPr>
      <w:r w:rsidRPr="009436E9">
        <w:t>Hemer, M.A., Church, J.A., Hunter, J.R., 2010. Variability and trends in the directional wave climate of the Southern Hemisphere. Int. J. Climatol. 30, 475–491. https://doi.org/10.1002/joc.1900</w:t>
      </w:r>
    </w:p>
    <w:p w14:paraId="19C22C46" w14:textId="77777777" w:rsidR="009436E9" w:rsidRPr="009436E9" w:rsidRDefault="009436E9" w:rsidP="009436E9">
      <w:pPr>
        <w:pStyle w:val="Bibliography"/>
      </w:pPr>
      <w:r w:rsidRPr="009436E9">
        <w:t>Isaac, W.E., 1937. South African Coastal Waters in Relation to Ocean Currents. Geogr. Rev. 27, 651–664. https://doi.org/10.2307/209863</w:t>
      </w:r>
    </w:p>
    <w:p w14:paraId="49293167" w14:textId="77777777" w:rsidR="009436E9" w:rsidRPr="009436E9" w:rsidRDefault="009436E9" w:rsidP="009436E9">
      <w:pPr>
        <w:pStyle w:val="Bibliography"/>
      </w:pPr>
      <w:r w:rsidRPr="009436E9">
        <w:t>Jacobson, M., 2014. The influence of a spatially varying wind field on the circulation and thermal structure of False Bay during summer: a numerical modelling study (Honours Thesis). University of Cape Town, South Africa.</w:t>
      </w:r>
    </w:p>
    <w:p w14:paraId="4C590A31" w14:textId="77777777" w:rsidR="009436E9" w:rsidRPr="009436E9" w:rsidRDefault="009436E9" w:rsidP="009436E9">
      <w:pPr>
        <w:pStyle w:val="Bibliography"/>
      </w:pPr>
      <w:r w:rsidRPr="009436E9">
        <w:t xml:space="preserve">Joubert, J.R., 2008. An investigation of the wave energy resource on the South African coast, focusing on the spatial distribution of the </w:t>
      </w:r>
      <w:proofErr w:type="gramStart"/>
      <w:r w:rsidRPr="009436E9">
        <w:t>south west</w:t>
      </w:r>
      <w:proofErr w:type="gramEnd"/>
      <w:r w:rsidRPr="009436E9">
        <w:t xml:space="preserve"> coast. Stellenbosch: University of Stellenbosch.</w:t>
      </w:r>
    </w:p>
    <w:p w14:paraId="0EE8E879" w14:textId="77777777" w:rsidR="009436E9" w:rsidRPr="009436E9" w:rsidRDefault="009436E9" w:rsidP="009436E9">
      <w:pPr>
        <w:pStyle w:val="Bibliography"/>
      </w:pPr>
      <w:r w:rsidRPr="009436E9">
        <w:t>Jury, M.R., 1991. The weather of False Bay. Trans. R. Soc. South Afr. 47, 401–418.</w:t>
      </w:r>
    </w:p>
    <w:p w14:paraId="182B284D" w14:textId="77777777" w:rsidR="009436E9" w:rsidRPr="009436E9" w:rsidRDefault="009436E9" w:rsidP="009436E9">
      <w:pPr>
        <w:pStyle w:val="Bibliography"/>
      </w:pPr>
      <w:r w:rsidRPr="009436E9">
        <w:t>Jury, M.R., 1984. Wind shear and differential upwelling along the SW tip of Africa. (Ph.D. thesis). University of Cape Town, South Africa.</w:t>
      </w:r>
    </w:p>
    <w:p w14:paraId="4AB5CA3E" w14:textId="77777777" w:rsidR="009436E9" w:rsidRPr="009436E9" w:rsidRDefault="009436E9" w:rsidP="009436E9">
      <w:pPr>
        <w:pStyle w:val="Bibliography"/>
      </w:pPr>
      <w:r w:rsidRPr="009436E9">
        <w:t>Jury, M.R., Kamstra, F., Taunton-Clark, J., 1985. Diurnal wind cycles and upwelling off the northern portion of the Cape Peninsula in summer. South Afr. J. Mar. Sci. 3, 1–10. https://doi.org/10.2989/025776185784461216</w:t>
      </w:r>
    </w:p>
    <w:p w14:paraId="3B1C962C" w14:textId="77777777" w:rsidR="009436E9" w:rsidRPr="009436E9" w:rsidRDefault="009436E9" w:rsidP="009436E9">
      <w:pPr>
        <w:pStyle w:val="Bibliography"/>
      </w:pPr>
      <w:r w:rsidRPr="009436E9">
        <w:t>Largier, J.L., Chapman, P., Peterson, W.T., Swart, V.P., 1992. The western Agulhas Bank: circulation, stratification and ecology. South Afr. J. Mar. Sci. 12, 319–339. https://doi.org/10.2989/02577619209504709</w:t>
      </w:r>
    </w:p>
    <w:p w14:paraId="52B9F42B" w14:textId="77777777" w:rsidR="009436E9" w:rsidRPr="009436E9" w:rsidRDefault="009436E9" w:rsidP="009436E9">
      <w:pPr>
        <w:pStyle w:val="Bibliography"/>
      </w:pPr>
      <w:r w:rsidRPr="009436E9">
        <w:t>Le Roux, J.J., 1975. Climate of South Africa, Part 1: Surface winds. (Report WB No. 38). South African Weather Bureau, Dept. Transport, South Africa.</w:t>
      </w:r>
    </w:p>
    <w:p w14:paraId="42D8FBD3" w14:textId="77777777" w:rsidR="009436E9" w:rsidRPr="009436E9" w:rsidRDefault="009436E9" w:rsidP="009436E9">
      <w:pPr>
        <w:pStyle w:val="Bibliography"/>
      </w:pPr>
      <w:r w:rsidRPr="009436E9">
        <w:t>MacHutchon, K.R., 2006. The Characterisation of South African Sea Storms (Ph.D. thesis). Stellenbosch University, Stellenbosch: South Africa.</w:t>
      </w:r>
    </w:p>
    <w:p w14:paraId="19419E34" w14:textId="77777777" w:rsidR="009436E9" w:rsidRPr="009436E9" w:rsidRDefault="009436E9" w:rsidP="009436E9">
      <w:pPr>
        <w:pStyle w:val="Bibliography"/>
      </w:pPr>
      <w:r w:rsidRPr="009436E9">
        <w:t>Mallory, J.K., 1970. The Bathymetry and Microrelief of False Bay. Trans. R. Soc. South Afr. 39, 109–112. https://doi.org/10.1080/00359197009519105</w:t>
      </w:r>
    </w:p>
    <w:p w14:paraId="055EEE7C" w14:textId="77777777" w:rsidR="009436E9" w:rsidRPr="009436E9" w:rsidRDefault="009436E9" w:rsidP="009436E9">
      <w:pPr>
        <w:pStyle w:val="Bibliography"/>
      </w:pPr>
      <w:r w:rsidRPr="009436E9">
        <w:t>Massel, S.R., 2017. Ocean surface waves: their physics and prediction, 3rd ed. World scientific.</w:t>
      </w:r>
    </w:p>
    <w:p w14:paraId="25EFCA5D" w14:textId="77777777" w:rsidR="009436E9" w:rsidRPr="009436E9" w:rsidRDefault="009436E9" w:rsidP="009436E9">
      <w:pPr>
        <w:pStyle w:val="Bibliography"/>
      </w:pPr>
      <w:r w:rsidRPr="009436E9">
        <w:t>Nicholson, S.A., 2011. The circulation and thermal structure of False Bay: a process-oriented numerical modelling and observational study (MSc thesis). University of Cape Town, Cape Town, South Africa.</w:t>
      </w:r>
    </w:p>
    <w:p w14:paraId="7B3317EA" w14:textId="77777777" w:rsidR="009436E9" w:rsidRPr="009436E9" w:rsidRDefault="009436E9" w:rsidP="009436E9">
      <w:pPr>
        <w:pStyle w:val="Bibliography"/>
      </w:pPr>
      <w:r w:rsidRPr="009436E9">
        <w:lastRenderedPageBreak/>
        <w:t>Pfaff, M.C., Logston, R.C., Raemaekers, S.J.P.N., Hermes, J.C., Blamey, L.K., Cawthra, H.C., Colenbrander, D.R., Crawford, R.J.M., Day, E., du Plessis, N., Elwen, S.H., Fawcett, S.E., Jury, M.R., Karenyi, N., Kerwath, S.E., Kock, A.A., Krug, M., Lamberth, S.J., Omardien, A., Pitcher, G.C., Rautenbach, C., Robinson, T.B., Rouault, M., Ryan, P.G., Shillington, F.A., Sowman, M., Sparks, C.C., Turpie, J.K., van Niekerk, L., Waldron, H.N., Yeld, E.M., Kirkman, S.P., 2019. A synthesis of three decades of socio-ecological change in False Bay, South Africa: setting the scene for multidisciplinary research and management. Elem. Sci. Anthr. 7, 32. https://doi.org/10.1525/elementa.367</w:t>
      </w:r>
    </w:p>
    <w:p w14:paraId="72296CCF" w14:textId="77777777" w:rsidR="009436E9" w:rsidRPr="009436E9" w:rsidRDefault="009436E9" w:rsidP="009436E9">
      <w:pPr>
        <w:pStyle w:val="Bibliography"/>
      </w:pPr>
      <w:r w:rsidRPr="009436E9">
        <w:t xml:space="preserve">Ramos, M.S., Farina, L., Faria, S.H., Li, C., 2021. Relationships between large-scale climate </w:t>
      </w:r>
      <w:proofErr w:type="spellStart"/>
      <w:r w:rsidRPr="009436E9">
        <w:t>modes</w:t>
      </w:r>
      <w:proofErr w:type="spellEnd"/>
      <w:r w:rsidRPr="009436E9">
        <w:t xml:space="preserve"> and the South Atlantic Ocean wave climate. Prog. Oceanogr. 197, 102660. https://doi.org/10.1016/j.pocean.2021.102660</w:t>
      </w:r>
    </w:p>
    <w:p w14:paraId="3A402454" w14:textId="77777777" w:rsidR="009436E9" w:rsidRPr="009436E9" w:rsidRDefault="009436E9" w:rsidP="009436E9">
      <w:pPr>
        <w:pStyle w:val="Bibliography"/>
      </w:pPr>
      <w:r w:rsidRPr="009436E9">
        <w:t>Salonen, N.M., 2019. Towards Rogue Wave Characterization in False Bay, South Africa.</w:t>
      </w:r>
    </w:p>
    <w:p w14:paraId="49BE9058" w14:textId="77777777" w:rsidR="009436E9" w:rsidRPr="009436E9" w:rsidRDefault="009436E9" w:rsidP="009436E9">
      <w:pPr>
        <w:pStyle w:val="Bibliography"/>
      </w:pPr>
      <w:r w:rsidRPr="009436E9">
        <w:t>Shillington, F.A., Wyndham Harris, T.F., 1978. Surface waves near Cape Town and their associated atmospheric pressure distributions over the South Atlantic. Dtsch. Hydrogr. Z. 31, 67–82. https://doi.org/10.1007/BF02227005</w:t>
      </w:r>
    </w:p>
    <w:p w14:paraId="2EB4540A" w14:textId="77777777" w:rsidR="009436E9" w:rsidRPr="009436E9" w:rsidRDefault="009436E9" w:rsidP="009436E9">
      <w:pPr>
        <w:pStyle w:val="Bibliography"/>
      </w:pPr>
      <w:r w:rsidRPr="009436E9">
        <w:t>Shipley, A.M., 1964. Some aspects of wave refraction in False Bay. South Afr. J. Sci. 60, 115–120. https://doi.org/10.10520/AJA00382353_1513</w:t>
      </w:r>
    </w:p>
    <w:p w14:paraId="5708D5D4" w14:textId="77777777" w:rsidR="009436E9" w:rsidRPr="009436E9" w:rsidRDefault="009436E9" w:rsidP="009436E9">
      <w:pPr>
        <w:pStyle w:val="Bibliography"/>
      </w:pPr>
      <w:r w:rsidRPr="009436E9">
        <w:t>Singleton, A.T., Reason, C.J.C., 2007. Variability in the characteristics of cut</w:t>
      </w:r>
      <w:r w:rsidRPr="009436E9">
        <w:rPr>
          <w:rFonts w:ascii="Cambria Math" w:hAnsi="Cambria Math" w:cs="Cambria Math"/>
        </w:rPr>
        <w:t>‐</w:t>
      </w:r>
      <w:r w:rsidRPr="009436E9">
        <w:t>off low pressure systems over subtropical southern Africa. Int. J. Climatol. 27, 295</w:t>
      </w:r>
      <w:r w:rsidRPr="009436E9">
        <w:rPr>
          <w:rFonts w:ascii="Aptos" w:hAnsi="Aptos" w:cs="Aptos"/>
        </w:rPr>
        <w:t>–</w:t>
      </w:r>
      <w:r w:rsidRPr="009436E9">
        <w:t>310. https://doi.org/10.1002/joc.1399</w:t>
      </w:r>
    </w:p>
    <w:p w14:paraId="090009D3" w14:textId="77777777" w:rsidR="009436E9" w:rsidRPr="009436E9" w:rsidRDefault="009436E9" w:rsidP="009436E9">
      <w:pPr>
        <w:pStyle w:val="Bibliography"/>
      </w:pPr>
      <w:r w:rsidRPr="009436E9">
        <w:t>Taljaard, A.J., Crutcher, A.H., Jenne, A.R., Loon, A.H. van, Center, C.N.W.R., Defense, C.U.S.D. of, 1969. Climate of the Upper Air: Southern Hemisphere: Volume 1: Temperatures, Dew Points, and Heights at Selected Pressure Levels. https://n2t.org/ark:/85065/d7h131fh</w:t>
      </w:r>
    </w:p>
    <w:p w14:paraId="61859507" w14:textId="77777777" w:rsidR="009436E9" w:rsidRPr="009436E9" w:rsidRDefault="009436E9" w:rsidP="009436E9">
      <w:pPr>
        <w:pStyle w:val="Bibliography"/>
      </w:pPr>
      <w:r w:rsidRPr="009436E9">
        <w:t>Taljaard, S., van Ballegooyen, R., Morant, P., 2000. False Bay Water Quality Review — Volume 2: Specialist Assessments and Inventories of Available Literature and Data (CSIR Report No. ENV-S-C 2000-086/2). Council for Scientific and Industrial Research, Stellenbosch, South Africa.</w:t>
      </w:r>
    </w:p>
    <w:p w14:paraId="5CB32248" w14:textId="77777777" w:rsidR="009436E9" w:rsidRPr="009436E9" w:rsidRDefault="009436E9" w:rsidP="009436E9">
      <w:pPr>
        <w:pStyle w:val="Bibliography"/>
      </w:pPr>
      <w:r w:rsidRPr="009436E9">
        <w:t>Van Foreest, D., Jury, M.R., 1985. A numerical model of the wind-driven circulation in False Bay. South Afr. J. Sci. 81, 312–317.</w:t>
      </w:r>
    </w:p>
    <w:p w14:paraId="5F36FDD8" w14:textId="77777777" w:rsidR="009436E9" w:rsidRPr="009436E9" w:rsidRDefault="009436E9" w:rsidP="009436E9">
      <w:pPr>
        <w:pStyle w:val="Bibliography"/>
      </w:pPr>
      <w:r w:rsidRPr="009436E9">
        <w:t>van Verwolde, E., 2004. Characteristics of extreme wave events and the correlation between atmospheric conditions along the South African coast (</w:t>
      </w:r>
      <w:proofErr w:type="gramStart"/>
      <w:r w:rsidRPr="009436E9">
        <w:t>Master’s</w:t>
      </w:r>
      <w:proofErr w:type="gramEnd"/>
      <w:r w:rsidRPr="009436E9">
        <w:t xml:space="preserve"> Thesis). University of Cape Town, South Africa.</w:t>
      </w:r>
    </w:p>
    <w:p w14:paraId="5BB53191" w14:textId="77777777" w:rsidR="009436E9" w:rsidRPr="009436E9" w:rsidRDefault="009436E9" w:rsidP="009436E9">
      <w:pPr>
        <w:pStyle w:val="Bibliography"/>
      </w:pPr>
      <w:r w:rsidRPr="009436E9">
        <w:t>Veitch, J., Rautenbach, C., Hermes, J., Reason, C., 2019. The Cape Point wave record, extreme events and the role of large-scale modes of climate variability. J. Mar. Syst. 198, 103185. https://doi.org/10.1016/j.jmarsys.2019.103185</w:t>
      </w:r>
    </w:p>
    <w:p w14:paraId="513B694E" w14:textId="77777777" w:rsidR="009436E9" w:rsidRPr="009436E9" w:rsidRDefault="009436E9" w:rsidP="009436E9">
      <w:pPr>
        <w:pStyle w:val="Bibliography"/>
      </w:pPr>
      <w:r w:rsidRPr="009436E9">
        <w:t>Wainman, C.K., Polito, A., Nelson, G., 1987. Winds and subsurface currents in the False Bay region, South Africa. South Afr. J. Mar. Sci. 5, 337–346. https://doi.org/10.2989/025776187784522423</w:t>
      </w:r>
    </w:p>
    <w:p w14:paraId="6AC04045" w14:textId="3751D857" w:rsidR="00C34403" w:rsidRPr="00C90D32" w:rsidRDefault="00C34403" w:rsidP="008911F9">
      <w:pPr>
        <w:rPr>
          <w:lang w:val="en-US"/>
        </w:rPr>
      </w:pPr>
      <w:r w:rsidRPr="0005502D">
        <w:fldChar w:fldCharType="end"/>
      </w:r>
    </w:p>
    <w:sectPr w:rsidR="00C34403" w:rsidRPr="00C90D32">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52A974" w14:textId="77777777" w:rsidR="00BC0BFC" w:rsidRPr="0005502D" w:rsidRDefault="00BC0BFC" w:rsidP="00F602EF">
      <w:pPr>
        <w:spacing w:after="0" w:line="240" w:lineRule="auto"/>
      </w:pPr>
      <w:r w:rsidRPr="0005502D">
        <w:separator/>
      </w:r>
    </w:p>
  </w:endnote>
  <w:endnote w:type="continuationSeparator" w:id="0">
    <w:p w14:paraId="23296D95" w14:textId="77777777" w:rsidR="00BC0BFC" w:rsidRPr="0005502D" w:rsidRDefault="00BC0BFC" w:rsidP="00F602EF">
      <w:pPr>
        <w:spacing w:after="0" w:line="240" w:lineRule="auto"/>
      </w:pPr>
      <w:r w:rsidRPr="000550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265034"/>
      <w:docPartObj>
        <w:docPartGallery w:val="Page Numbers (Bottom of Page)"/>
        <w:docPartUnique/>
      </w:docPartObj>
    </w:sdtPr>
    <w:sdtContent>
      <w:p w14:paraId="395A49F9" w14:textId="564606C3" w:rsidR="00F602EF" w:rsidRPr="0005502D" w:rsidRDefault="00F602EF">
        <w:pPr>
          <w:pStyle w:val="Footer"/>
          <w:jc w:val="center"/>
        </w:pPr>
        <w:r w:rsidRPr="0005502D">
          <w:fldChar w:fldCharType="begin"/>
        </w:r>
        <w:r w:rsidRPr="0005502D">
          <w:instrText xml:space="preserve"> PAGE   \* MERGEFORMAT </w:instrText>
        </w:r>
        <w:r w:rsidRPr="0005502D">
          <w:fldChar w:fldCharType="separate"/>
        </w:r>
        <w:r w:rsidRPr="0005502D">
          <w:t>2</w:t>
        </w:r>
        <w:r w:rsidRPr="0005502D">
          <w:fldChar w:fldCharType="end"/>
        </w:r>
      </w:p>
    </w:sdtContent>
  </w:sdt>
  <w:p w14:paraId="59952765" w14:textId="77777777" w:rsidR="00F602EF" w:rsidRPr="0005502D" w:rsidRDefault="00F60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78D6E" w14:textId="77777777" w:rsidR="00BC0BFC" w:rsidRPr="0005502D" w:rsidRDefault="00BC0BFC" w:rsidP="00F602EF">
      <w:pPr>
        <w:spacing w:after="0" w:line="240" w:lineRule="auto"/>
      </w:pPr>
      <w:r w:rsidRPr="0005502D">
        <w:separator/>
      </w:r>
    </w:p>
  </w:footnote>
  <w:footnote w:type="continuationSeparator" w:id="0">
    <w:p w14:paraId="32A7978A" w14:textId="77777777" w:rsidR="00BC0BFC" w:rsidRPr="0005502D" w:rsidRDefault="00BC0BFC" w:rsidP="00F602EF">
      <w:pPr>
        <w:spacing w:after="0" w:line="240" w:lineRule="auto"/>
      </w:pPr>
      <w:r w:rsidRPr="0005502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05AD"/>
    <w:rsid w:val="00001CC7"/>
    <w:rsid w:val="000032F7"/>
    <w:rsid w:val="00004886"/>
    <w:rsid w:val="00005154"/>
    <w:rsid w:val="00010951"/>
    <w:rsid w:val="00010D98"/>
    <w:rsid w:val="00017C69"/>
    <w:rsid w:val="00022B4E"/>
    <w:rsid w:val="000273C3"/>
    <w:rsid w:val="0003083A"/>
    <w:rsid w:val="00032C76"/>
    <w:rsid w:val="0003351F"/>
    <w:rsid w:val="00040675"/>
    <w:rsid w:val="00041FC7"/>
    <w:rsid w:val="000422DC"/>
    <w:rsid w:val="00044D97"/>
    <w:rsid w:val="00045476"/>
    <w:rsid w:val="000505E1"/>
    <w:rsid w:val="0005502D"/>
    <w:rsid w:val="00056AA0"/>
    <w:rsid w:val="00057B3A"/>
    <w:rsid w:val="000614B5"/>
    <w:rsid w:val="00061CE7"/>
    <w:rsid w:val="00064195"/>
    <w:rsid w:val="0006440D"/>
    <w:rsid w:val="00064D3C"/>
    <w:rsid w:val="00065B77"/>
    <w:rsid w:val="000675B7"/>
    <w:rsid w:val="000722F8"/>
    <w:rsid w:val="00073675"/>
    <w:rsid w:val="00074101"/>
    <w:rsid w:val="00082C5B"/>
    <w:rsid w:val="00083046"/>
    <w:rsid w:val="000875E3"/>
    <w:rsid w:val="000918E2"/>
    <w:rsid w:val="000921EE"/>
    <w:rsid w:val="00093404"/>
    <w:rsid w:val="00093C5C"/>
    <w:rsid w:val="00095E10"/>
    <w:rsid w:val="00097573"/>
    <w:rsid w:val="000A0B04"/>
    <w:rsid w:val="000A3178"/>
    <w:rsid w:val="000A3340"/>
    <w:rsid w:val="000A371F"/>
    <w:rsid w:val="000A3E81"/>
    <w:rsid w:val="000A4FA4"/>
    <w:rsid w:val="000A67B4"/>
    <w:rsid w:val="000A709A"/>
    <w:rsid w:val="000B0ADA"/>
    <w:rsid w:val="000B1A2C"/>
    <w:rsid w:val="000B5D3E"/>
    <w:rsid w:val="000B62A0"/>
    <w:rsid w:val="000B78AF"/>
    <w:rsid w:val="000C1F2F"/>
    <w:rsid w:val="000C2D24"/>
    <w:rsid w:val="000C4559"/>
    <w:rsid w:val="000C77B0"/>
    <w:rsid w:val="000C7E05"/>
    <w:rsid w:val="000D1796"/>
    <w:rsid w:val="000D1F57"/>
    <w:rsid w:val="000D65F6"/>
    <w:rsid w:val="000D6BF2"/>
    <w:rsid w:val="000E0E6E"/>
    <w:rsid w:val="000E3706"/>
    <w:rsid w:val="000E41CB"/>
    <w:rsid w:val="000E45AC"/>
    <w:rsid w:val="000F0302"/>
    <w:rsid w:val="000F04CC"/>
    <w:rsid w:val="000F1614"/>
    <w:rsid w:val="000F1FF7"/>
    <w:rsid w:val="000F26B3"/>
    <w:rsid w:val="000F4669"/>
    <w:rsid w:val="000F7469"/>
    <w:rsid w:val="00100186"/>
    <w:rsid w:val="001009EF"/>
    <w:rsid w:val="00100BE5"/>
    <w:rsid w:val="00105862"/>
    <w:rsid w:val="00107D47"/>
    <w:rsid w:val="00111047"/>
    <w:rsid w:val="0011131D"/>
    <w:rsid w:val="001155C9"/>
    <w:rsid w:val="0011653B"/>
    <w:rsid w:val="00117CCD"/>
    <w:rsid w:val="00123B3A"/>
    <w:rsid w:val="00124FC1"/>
    <w:rsid w:val="001341B8"/>
    <w:rsid w:val="00134664"/>
    <w:rsid w:val="00135A3C"/>
    <w:rsid w:val="00135A9F"/>
    <w:rsid w:val="00136CDD"/>
    <w:rsid w:val="00136ED2"/>
    <w:rsid w:val="001410EA"/>
    <w:rsid w:val="001434F1"/>
    <w:rsid w:val="00146C9B"/>
    <w:rsid w:val="0014767D"/>
    <w:rsid w:val="00150290"/>
    <w:rsid w:val="00151CFF"/>
    <w:rsid w:val="00152B7F"/>
    <w:rsid w:val="001537FE"/>
    <w:rsid w:val="00160B18"/>
    <w:rsid w:val="00162018"/>
    <w:rsid w:val="00163553"/>
    <w:rsid w:val="001645C9"/>
    <w:rsid w:val="001700CC"/>
    <w:rsid w:val="001700F0"/>
    <w:rsid w:val="00170481"/>
    <w:rsid w:val="00170B7E"/>
    <w:rsid w:val="00172587"/>
    <w:rsid w:val="001729E3"/>
    <w:rsid w:val="00174920"/>
    <w:rsid w:val="00180B5D"/>
    <w:rsid w:val="00181DBF"/>
    <w:rsid w:val="00182E60"/>
    <w:rsid w:val="0018560A"/>
    <w:rsid w:val="0019266C"/>
    <w:rsid w:val="00192F72"/>
    <w:rsid w:val="0019314D"/>
    <w:rsid w:val="00193DB9"/>
    <w:rsid w:val="0019423F"/>
    <w:rsid w:val="00194F13"/>
    <w:rsid w:val="00196A44"/>
    <w:rsid w:val="001A3A6E"/>
    <w:rsid w:val="001A6224"/>
    <w:rsid w:val="001A68A0"/>
    <w:rsid w:val="001B0708"/>
    <w:rsid w:val="001B076C"/>
    <w:rsid w:val="001B127A"/>
    <w:rsid w:val="001B2AF8"/>
    <w:rsid w:val="001B49E1"/>
    <w:rsid w:val="001B4AC5"/>
    <w:rsid w:val="001B5D06"/>
    <w:rsid w:val="001C3E87"/>
    <w:rsid w:val="001C5FF0"/>
    <w:rsid w:val="001C6894"/>
    <w:rsid w:val="001D0118"/>
    <w:rsid w:val="001D118F"/>
    <w:rsid w:val="001D1B37"/>
    <w:rsid w:val="001D5FDA"/>
    <w:rsid w:val="001D6D72"/>
    <w:rsid w:val="001E20BF"/>
    <w:rsid w:val="001E3465"/>
    <w:rsid w:val="001E3643"/>
    <w:rsid w:val="001E456B"/>
    <w:rsid w:val="001E63CD"/>
    <w:rsid w:val="001E6E38"/>
    <w:rsid w:val="001E70AB"/>
    <w:rsid w:val="001F5F67"/>
    <w:rsid w:val="001F6200"/>
    <w:rsid w:val="001F67FC"/>
    <w:rsid w:val="001F6D9F"/>
    <w:rsid w:val="001F7471"/>
    <w:rsid w:val="00206F33"/>
    <w:rsid w:val="00216A10"/>
    <w:rsid w:val="00216C27"/>
    <w:rsid w:val="00217DF7"/>
    <w:rsid w:val="00220584"/>
    <w:rsid w:val="00220A2C"/>
    <w:rsid w:val="00226A3A"/>
    <w:rsid w:val="00230F43"/>
    <w:rsid w:val="00231048"/>
    <w:rsid w:val="00233BD8"/>
    <w:rsid w:val="0023760A"/>
    <w:rsid w:val="00240896"/>
    <w:rsid w:val="0024382F"/>
    <w:rsid w:val="00243EC8"/>
    <w:rsid w:val="00244532"/>
    <w:rsid w:val="00246DD6"/>
    <w:rsid w:val="002472D0"/>
    <w:rsid w:val="002476EA"/>
    <w:rsid w:val="00251357"/>
    <w:rsid w:val="00252C84"/>
    <w:rsid w:val="00252CAA"/>
    <w:rsid w:val="00252F23"/>
    <w:rsid w:val="0025369A"/>
    <w:rsid w:val="00254545"/>
    <w:rsid w:val="00255205"/>
    <w:rsid w:val="00256107"/>
    <w:rsid w:val="0026415C"/>
    <w:rsid w:val="002655CD"/>
    <w:rsid w:val="00265B9A"/>
    <w:rsid w:val="00270C04"/>
    <w:rsid w:val="00271E83"/>
    <w:rsid w:val="00280EBA"/>
    <w:rsid w:val="0028377D"/>
    <w:rsid w:val="002855E8"/>
    <w:rsid w:val="0028590C"/>
    <w:rsid w:val="002903AF"/>
    <w:rsid w:val="00293656"/>
    <w:rsid w:val="00293DB0"/>
    <w:rsid w:val="002A0FEB"/>
    <w:rsid w:val="002A46B7"/>
    <w:rsid w:val="002B0B78"/>
    <w:rsid w:val="002B1D4D"/>
    <w:rsid w:val="002B541F"/>
    <w:rsid w:val="002C04DD"/>
    <w:rsid w:val="002C0F40"/>
    <w:rsid w:val="002C0F97"/>
    <w:rsid w:val="002C1731"/>
    <w:rsid w:val="002C287E"/>
    <w:rsid w:val="002C28CD"/>
    <w:rsid w:val="002C2C54"/>
    <w:rsid w:val="002C4604"/>
    <w:rsid w:val="002D1CE3"/>
    <w:rsid w:val="002D1D44"/>
    <w:rsid w:val="002D2BC6"/>
    <w:rsid w:val="002D30F8"/>
    <w:rsid w:val="002D3FE6"/>
    <w:rsid w:val="002D5828"/>
    <w:rsid w:val="002D7CEC"/>
    <w:rsid w:val="002E0B12"/>
    <w:rsid w:val="002E4018"/>
    <w:rsid w:val="002E6B60"/>
    <w:rsid w:val="002F1F2D"/>
    <w:rsid w:val="002F297F"/>
    <w:rsid w:val="002F2C95"/>
    <w:rsid w:val="002F2F53"/>
    <w:rsid w:val="00302ABD"/>
    <w:rsid w:val="00305CFC"/>
    <w:rsid w:val="003072A9"/>
    <w:rsid w:val="00307FA4"/>
    <w:rsid w:val="00312375"/>
    <w:rsid w:val="003125DC"/>
    <w:rsid w:val="003125F8"/>
    <w:rsid w:val="00316C2D"/>
    <w:rsid w:val="00316D88"/>
    <w:rsid w:val="00320105"/>
    <w:rsid w:val="00323786"/>
    <w:rsid w:val="00324C87"/>
    <w:rsid w:val="00325BD0"/>
    <w:rsid w:val="0032605B"/>
    <w:rsid w:val="003277E7"/>
    <w:rsid w:val="003329D8"/>
    <w:rsid w:val="00333497"/>
    <w:rsid w:val="00335AEB"/>
    <w:rsid w:val="00336108"/>
    <w:rsid w:val="003369A9"/>
    <w:rsid w:val="00340174"/>
    <w:rsid w:val="00340A79"/>
    <w:rsid w:val="00344485"/>
    <w:rsid w:val="00345060"/>
    <w:rsid w:val="00346E47"/>
    <w:rsid w:val="00347F3D"/>
    <w:rsid w:val="00355E6F"/>
    <w:rsid w:val="003609B6"/>
    <w:rsid w:val="00361CC6"/>
    <w:rsid w:val="0036282A"/>
    <w:rsid w:val="003702FB"/>
    <w:rsid w:val="00371106"/>
    <w:rsid w:val="00372C21"/>
    <w:rsid w:val="003761A4"/>
    <w:rsid w:val="003762CD"/>
    <w:rsid w:val="003777F5"/>
    <w:rsid w:val="003826AD"/>
    <w:rsid w:val="00387DD8"/>
    <w:rsid w:val="00391E51"/>
    <w:rsid w:val="003925CF"/>
    <w:rsid w:val="003930D4"/>
    <w:rsid w:val="003943C1"/>
    <w:rsid w:val="00396121"/>
    <w:rsid w:val="00396182"/>
    <w:rsid w:val="003A04AB"/>
    <w:rsid w:val="003A1AF9"/>
    <w:rsid w:val="003A3511"/>
    <w:rsid w:val="003A5311"/>
    <w:rsid w:val="003A6A67"/>
    <w:rsid w:val="003A77EC"/>
    <w:rsid w:val="003B1AA6"/>
    <w:rsid w:val="003B31F1"/>
    <w:rsid w:val="003B40BA"/>
    <w:rsid w:val="003B4957"/>
    <w:rsid w:val="003B4CCA"/>
    <w:rsid w:val="003B7D7F"/>
    <w:rsid w:val="003C0943"/>
    <w:rsid w:val="003C1F79"/>
    <w:rsid w:val="003C4567"/>
    <w:rsid w:val="003C4B36"/>
    <w:rsid w:val="003D02F4"/>
    <w:rsid w:val="003D1714"/>
    <w:rsid w:val="003D1D06"/>
    <w:rsid w:val="003D28DB"/>
    <w:rsid w:val="003D2923"/>
    <w:rsid w:val="003D2E0B"/>
    <w:rsid w:val="003D5EC2"/>
    <w:rsid w:val="003D72DD"/>
    <w:rsid w:val="003E1B35"/>
    <w:rsid w:val="003E1ED0"/>
    <w:rsid w:val="003E63AA"/>
    <w:rsid w:val="003E6CB6"/>
    <w:rsid w:val="003F3A84"/>
    <w:rsid w:val="003F5289"/>
    <w:rsid w:val="003F55B3"/>
    <w:rsid w:val="003F6BF9"/>
    <w:rsid w:val="004002C2"/>
    <w:rsid w:val="00400365"/>
    <w:rsid w:val="00401587"/>
    <w:rsid w:val="00401965"/>
    <w:rsid w:val="00401B04"/>
    <w:rsid w:val="00406423"/>
    <w:rsid w:val="00407C65"/>
    <w:rsid w:val="004122BA"/>
    <w:rsid w:val="00413394"/>
    <w:rsid w:val="0041451C"/>
    <w:rsid w:val="004157BC"/>
    <w:rsid w:val="00416A74"/>
    <w:rsid w:val="00421494"/>
    <w:rsid w:val="0042304F"/>
    <w:rsid w:val="004236D8"/>
    <w:rsid w:val="00423A68"/>
    <w:rsid w:val="00427C43"/>
    <w:rsid w:val="00427C94"/>
    <w:rsid w:val="0043376A"/>
    <w:rsid w:val="00433A12"/>
    <w:rsid w:val="00433B32"/>
    <w:rsid w:val="00434401"/>
    <w:rsid w:val="00436248"/>
    <w:rsid w:val="004434E3"/>
    <w:rsid w:val="00443599"/>
    <w:rsid w:val="004479B0"/>
    <w:rsid w:val="00450F5E"/>
    <w:rsid w:val="0045211A"/>
    <w:rsid w:val="00455E62"/>
    <w:rsid w:val="004564AC"/>
    <w:rsid w:val="004604E4"/>
    <w:rsid w:val="00461CCE"/>
    <w:rsid w:val="00462529"/>
    <w:rsid w:val="00464B63"/>
    <w:rsid w:val="00470F30"/>
    <w:rsid w:val="00473434"/>
    <w:rsid w:val="004756A2"/>
    <w:rsid w:val="00480D88"/>
    <w:rsid w:val="0048128B"/>
    <w:rsid w:val="00482999"/>
    <w:rsid w:val="0048665B"/>
    <w:rsid w:val="00487794"/>
    <w:rsid w:val="00490112"/>
    <w:rsid w:val="004908FF"/>
    <w:rsid w:val="0049209E"/>
    <w:rsid w:val="00492246"/>
    <w:rsid w:val="0049311C"/>
    <w:rsid w:val="0049491D"/>
    <w:rsid w:val="004A4D7F"/>
    <w:rsid w:val="004B1493"/>
    <w:rsid w:val="004B20C9"/>
    <w:rsid w:val="004B2490"/>
    <w:rsid w:val="004B3B84"/>
    <w:rsid w:val="004B68B7"/>
    <w:rsid w:val="004C10F0"/>
    <w:rsid w:val="004C39B4"/>
    <w:rsid w:val="004C51FD"/>
    <w:rsid w:val="004D0649"/>
    <w:rsid w:val="004D0F8D"/>
    <w:rsid w:val="004D35BD"/>
    <w:rsid w:val="004D3BBE"/>
    <w:rsid w:val="004D3D1C"/>
    <w:rsid w:val="004D5CBC"/>
    <w:rsid w:val="004D78F7"/>
    <w:rsid w:val="004E178A"/>
    <w:rsid w:val="004E219B"/>
    <w:rsid w:val="004E3530"/>
    <w:rsid w:val="004E35F3"/>
    <w:rsid w:val="004E3863"/>
    <w:rsid w:val="004E4AF2"/>
    <w:rsid w:val="004F1D74"/>
    <w:rsid w:val="004F246E"/>
    <w:rsid w:val="004F35DE"/>
    <w:rsid w:val="004F462C"/>
    <w:rsid w:val="004F4693"/>
    <w:rsid w:val="004F5853"/>
    <w:rsid w:val="004F68B4"/>
    <w:rsid w:val="004F7E20"/>
    <w:rsid w:val="005019BE"/>
    <w:rsid w:val="00505FED"/>
    <w:rsid w:val="005066D1"/>
    <w:rsid w:val="00512F2C"/>
    <w:rsid w:val="005141BE"/>
    <w:rsid w:val="00517351"/>
    <w:rsid w:val="00520024"/>
    <w:rsid w:val="00523C16"/>
    <w:rsid w:val="00523D5C"/>
    <w:rsid w:val="00526599"/>
    <w:rsid w:val="005308DE"/>
    <w:rsid w:val="00531AA4"/>
    <w:rsid w:val="00531BE4"/>
    <w:rsid w:val="00532D28"/>
    <w:rsid w:val="00535958"/>
    <w:rsid w:val="00536058"/>
    <w:rsid w:val="00540623"/>
    <w:rsid w:val="00541FE1"/>
    <w:rsid w:val="00544726"/>
    <w:rsid w:val="005465D2"/>
    <w:rsid w:val="005467D2"/>
    <w:rsid w:val="005468C2"/>
    <w:rsid w:val="0054758F"/>
    <w:rsid w:val="00551C80"/>
    <w:rsid w:val="00551F48"/>
    <w:rsid w:val="00553BBA"/>
    <w:rsid w:val="00554E61"/>
    <w:rsid w:val="00555030"/>
    <w:rsid w:val="0055783F"/>
    <w:rsid w:val="00560E07"/>
    <w:rsid w:val="00561972"/>
    <w:rsid w:val="00564816"/>
    <w:rsid w:val="0057057D"/>
    <w:rsid w:val="00571E93"/>
    <w:rsid w:val="00572F2F"/>
    <w:rsid w:val="00574D67"/>
    <w:rsid w:val="00580261"/>
    <w:rsid w:val="005810F3"/>
    <w:rsid w:val="005814A5"/>
    <w:rsid w:val="00585D2A"/>
    <w:rsid w:val="00587408"/>
    <w:rsid w:val="0059245A"/>
    <w:rsid w:val="0059246D"/>
    <w:rsid w:val="00595109"/>
    <w:rsid w:val="00595E21"/>
    <w:rsid w:val="005964E2"/>
    <w:rsid w:val="005965E7"/>
    <w:rsid w:val="005A18EE"/>
    <w:rsid w:val="005A1E8B"/>
    <w:rsid w:val="005A6509"/>
    <w:rsid w:val="005A7DD9"/>
    <w:rsid w:val="005B09A7"/>
    <w:rsid w:val="005B0CAC"/>
    <w:rsid w:val="005B7236"/>
    <w:rsid w:val="005C1683"/>
    <w:rsid w:val="005C5DE1"/>
    <w:rsid w:val="005C5EC4"/>
    <w:rsid w:val="005C6511"/>
    <w:rsid w:val="005C718F"/>
    <w:rsid w:val="005D014B"/>
    <w:rsid w:val="005D1C52"/>
    <w:rsid w:val="005D1E59"/>
    <w:rsid w:val="005D2914"/>
    <w:rsid w:val="005D3EC8"/>
    <w:rsid w:val="005D4167"/>
    <w:rsid w:val="005D62B5"/>
    <w:rsid w:val="005D751D"/>
    <w:rsid w:val="005E1DC5"/>
    <w:rsid w:val="005E430E"/>
    <w:rsid w:val="005E5FD8"/>
    <w:rsid w:val="005E63FC"/>
    <w:rsid w:val="005E68BF"/>
    <w:rsid w:val="005E69E8"/>
    <w:rsid w:val="005F2D8F"/>
    <w:rsid w:val="005F4C57"/>
    <w:rsid w:val="005F7C7E"/>
    <w:rsid w:val="00600D0B"/>
    <w:rsid w:val="006043BF"/>
    <w:rsid w:val="0060628C"/>
    <w:rsid w:val="00606495"/>
    <w:rsid w:val="00606D56"/>
    <w:rsid w:val="00606EE6"/>
    <w:rsid w:val="0060759F"/>
    <w:rsid w:val="006122EC"/>
    <w:rsid w:val="00612418"/>
    <w:rsid w:val="00612A8A"/>
    <w:rsid w:val="00612D8B"/>
    <w:rsid w:val="00614940"/>
    <w:rsid w:val="0062030A"/>
    <w:rsid w:val="00622295"/>
    <w:rsid w:val="006222DE"/>
    <w:rsid w:val="00623C12"/>
    <w:rsid w:val="006274ED"/>
    <w:rsid w:val="006315EF"/>
    <w:rsid w:val="00632776"/>
    <w:rsid w:val="00636D91"/>
    <w:rsid w:val="00640667"/>
    <w:rsid w:val="0064561F"/>
    <w:rsid w:val="00645670"/>
    <w:rsid w:val="006507A0"/>
    <w:rsid w:val="006519E8"/>
    <w:rsid w:val="00651BF5"/>
    <w:rsid w:val="00651EEC"/>
    <w:rsid w:val="00652456"/>
    <w:rsid w:val="00652569"/>
    <w:rsid w:val="0065287D"/>
    <w:rsid w:val="0065417B"/>
    <w:rsid w:val="00656FCB"/>
    <w:rsid w:val="0066141E"/>
    <w:rsid w:val="00665631"/>
    <w:rsid w:val="00665876"/>
    <w:rsid w:val="00666944"/>
    <w:rsid w:val="00667434"/>
    <w:rsid w:val="0067015C"/>
    <w:rsid w:val="00670C26"/>
    <w:rsid w:val="006738F4"/>
    <w:rsid w:val="0068176B"/>
    <w:rsid w:val="00682B68"/>
    <w:rsid w:val="00682C9D"/>
    <w:rsid w:val="00685DFB"/>
    <w:rsid w:val="00691E4A"/>
    <w:rsid w:val="006A0BA8"/>
    <w:rsid w:val="006A22F7"/>
    <w:rsid w:val="006A3509"/>
    <w:rsid w:val="006A3A37"/>
    <w:rsid w:val="006A41BC"/>
    <w:rsid w:val="006A676B"/>
    <w:rsid w:val="006A70F3"/>
    <w:rsid w:val="006B28DC"/>
    <w:rsid w:val="006B38F7"/>
    <w:rsid w:val="006B4F22"/>
    <w:rsid w:val="006B5CF2"/>
    <w:rsid w:val="006B7870"/>
    <w:rsid w:val="006C45A6"/>
    <w:rsid w:val="006C69EE"/>
    <w:rsid w:val="006D1399"/>
    <w:rsid w:val="006D22EA"/>
    <w:rsid w:val="006D2EE0"/>
    <w:rsid w:val="006D42C2"/>
    <w:rsid w:val="006D5E4D"/>
    <w:rsid w:val="006D698A"/>
    <w:rsid w:val="006E2EA1"/>
    <w:rsid w:val="006E60D0"/>
    <w:rsid w:val="006E7593"/>
    <w:rsid w:val="006E7DE3"/>
    <w:rsid w:val="006E7E55"/>
    <w:rsid w:val="006F08B5"/>
    <w:rsid w:val="006F1F21"/>
    <w:rsid w:val="006F2AE7"/>
    <w:rsid w:val="006F354A"/>
    <w:rsid w:val="006F4989"/>
    <w:rsid w:val="006F61A9"/>
    <w:rsid w:val="006F7D40"/>
    <w:rsid w:val="00700CE9"/>
    <w:rsid w:val="00705C72"/>
    <w:rsid w:val="00712C22"/>
    <w:rsid w:val="0071401D"/>
    <w:rsid w:val="007159BA"/>
    <w:rsid w:val="0071600F"/>
    <w:rsid w:val="007213EE"/>
    <w:rsid w:val="0072499C"/>
    <w:rsid w:val="007254D1"/>
    <w:rsid w:val="007262E0"/>
    <w:rsid w:val="007263D8"/>
    <w:rsid w:val="0073544D"/>
    <w:rsid w:val="0073682E"/>
    <w:rsid w:val="007405A8"/>
    <w:rsid w:val="00740D51"/>
    <w:rsid w:val="007414E0"/>
    <w:rsid w:val="00741D4D"/>
    <w:rsid w:val="00743133"/>
    <w:rsid w:val="007440A4"/>
    <w:rsid w:val="00747B4F"/>
    <w:rsid w:val="00747BC4"/>
    <w:rsid w:val="007515A7"/>
    <w:rsid w:val="0075190F"/>
    <w:rsid w:val="0075273E"/>
    <w:rsid w:val="00755373"/>
    <w:rsid w:val="0075658D"/>
    <w:rsid w:val="007609A5"/>
    <w:rsid w:val="007660DF"/>
    <w:rsid w:val="00767BAC"/>
    <w:rsid w:val="007713D3"/>
    <w:rsid w:val="007724B6"/>
    <w:rsid w:val="00772DA3"/>
    <w:rsid w:val="0077416A"/>
    <w:rsid w:val="007744ED"/>
    <w:rsid w:val="007749DE"/>
    <w:rsid w:val="007777F1"/>
    <w:rsid w:val="0078123A"/>
    <w:rsid w:val="00782065"/>
    <w:rsid w:val="00782758"/>
    <w:rsid w:val="00783CB3"/>
    <w:rsid w:val="007844CC"/>
    <w:rsid w:val="007855E1"/>
    <w:rsid w:val="00785BEA"/>
    <w:rsid w:val="00786CD4"/>
    <w:rsid w:val="00787E0F"/>
    <w:rsid w:val="00790D40"/>
    <w:rsid w:val="007946DE"/>
    <w:rsid w:val="00794FDE"/>
    <w:rsid w:val="00796349"/>
    <w:rsid w:val="007963AC"/>
    <w:rsid w:val="007A01A9"/>
    <w:rsid w:val="007A455F"/>
    <w:rsid w:val="007A6DBC"/>
    <w:rsid w:val="007A7215"/>
    <w:rsid w:val="007B3F88"/>
    <w:rsid w:val="007B64AF"/>
    <w:rsid w:val="007B6743"/>
    <w:rsid w:val="007B7114"/>
    <w:rsid w:val="007B71C0"/>
    <w:rsid w:val="007C55E0"/>
    <w:rsid w:val="007D1777"/>
    <w:rsid w:val="007D2449"/>
    <w:rsid w:val="007D2454"/>
    <w:rsid w:val="007D32B6"/>
    <w:rsid w:val="007D4F84"/>
    <w:rsid w:val="007E13E3"/>
    <w:rsid w:val="007E21DD"/>
    <w:rsid w:val="007E2B46"/>
    <w:rsid w:val="007E2BB5"/>
    <w:rsid w:val="007E39E8"/>
    <w:rsid w:val="007E3AAA"/>
    <w:rsid w:val="007E42F9"/>
    <w:rsid w:val="007E4ADC"/>
    <w:rsid w:val="007E5565"/>
    <w:rsid w:val="007E6F5E"/>
    <w:rsid w:val="007E7057"/>
    <w:rsid w:val="007E70A3"/>
    <w:rsid w:val="007F33B0"/>
    <w:rsid w:val="007F7839"/>
    <w:rsid w:val="008004C9"/>
    <w:rsid w:val="00801821"/>
    <w:rsid w:val="00801C2B"/>
    <w:rsid w:val="00804438"/>
    <w:rsid w:val="00805A90"/>
    <w:rsid w:val="00805BE5"/>
    <w:rsid w:val="008126F5"/>
    <w:rsid w:val="00813AC8"/>
    <w:rsid w:val="00814B15"/>
    <w:rsid w:val="00814D1D"/>
    <w:rsid w:val="00816D76"/>
    <w:rsid w:val="00817774"/>
    <w:rsid w:val="00817EC8"/>
    <w:rsid w:val="008204AF"/>
    <w:rsid w:val="008205F9"/>
    <w:rsid w:val="00820A28"/>
    <w:rsid w:val="0082142A"/>
    <w:rsid w:val="008229CF"/>
    <w:rsid w:val="00827BD9"/>
    <w:rsid w:val="00831F09"/>
    <w:rsid w:val="00832CC3"/>
    <w:rsid w:val="00833687"/>
    <w:rsid w:val="00833A34"/>
    <w:rsid w:val="00835847"/>
    <w:rsid w:val="00836D1C"/>
    <w:rsid w:val="0084300F"/>
    <w:rsid w:val="00843F40"/>
    <w:rsid w:val="008442B1"/>
    <w:rsid w:val="00844DD9"/>
    <w:rsid w:val="008469B0"/>
    <w:rsid w:val="008507FC"/>
    <w:rsid w:val="008515D2"/>
    <w:rsid w:val="008535BE"/>
    <w:rsid w:val="00854F87"/>
    <w:rsid w:val="00855BB1"/>
    <w:rsid w:val="00856432"/>
    <w:rsid w:val="00857DC9"/>
    <w:rsid w:val="008610B0"/>
    <w:rsid w:val="00861FA4"/>
    <w:rsid w:val="0086237C"/>
    <w:rsid w:val="0086346C"/>
    <w:rsid w:val="00863F92"/>
    <w:rsid w:val="0087196B"/>
    <w:rsid w:val="008728BC"/>
    <w:rsid w:val="008750C1"/>
    <w:rsid w:val="0087715F"/>
    <w:rsid w:val="00877BC1"/>
    <w:rsid w:val="00877DD9"/>
    <w:rsid w:val="00881A94"/>
    <w:rsid w:val="00881EF4"/>
    <w:rsid w:val="00883485"/>
    <w:rsid w:val="00883686"/>
    <w:rsid w:val="00885ED5"/>
    <w:rsid w:val="008911F9"/>
    <w:rsid w:val="008918C2"/>
    <w:rsid w:val="00893F01"/>
    <w:rsid w:val="008A1958"/>
    <w:rsid w:val="008A1EA7"/>
    <w:rsid w:val="008A20A3"/>
    <w:rsid w:val="008A35F9"/>
    <w:rsid w:val="008A3C7D"/>
    <w:rsid w:val="008A3E3E"/>
    <w:rsid w:val="008A75BB"/>
    <w:rsid w:val="008A7B69"/>
    <w:rsid w:val="008A7BB8"/>
    <w:rsid w:val="008B5225"/>
    <w:rsid w:val="008C0C48"/>
    <w:rsid w:val="008C2040"/>
    <w:rsid w:val="008C3A34"/>
    <w:rsid w:val="008C5AE8"/>
    <w:rsid w:val="008D1B9E"/>
    <w:rsid w:val="008D2C81"/>
    <w:rsid w:val="008D49CB"/>
    <w:rsid w:val="008D6520"/>
    <w:rsid w:val="008E040F"/>
    <w:rsid w:val="008E0525"/>
    <w:rsid w:val="008E05D4"/>
    <w:rsid w:val="008E2B12"/>
    <w:rsid w:val="008E34CE"/>
    <w:rsid w:val="008E5485"/>
    <w:rsid w:val="008F03E8"/>
    <w:rsid w:val="008F1C0B"/>
    <w:rsid w:val="008F1D1F"/>
    <w:rsid w:val="008F1FCB"/>
    <w:rsid w:val="008F2048"/>
    <w:rsid w:val="008F3579"/>
    <w:rsid w:val="008F3C92"/>
    <w:rsid w:val="008F48F6"/>
    <w:rsid w:val="008F5592"/>
    <w:rsid w:val="008F700D"/>
    <w:rsid w:val="00901061"/>
    <w:rsid w:val="00901E01"/>
    <w:rsid w:val="009148A1"/>
    <w:rsid w:val="00914E56"/>
    <w:rsid w:val="00916B91"/>
    <w:rsid w:val="00922D4A"/>
    <w:rsid w:val="00922F25"/>
    <w:rsid w:val="009255D0"/>
    <w:rsid w:val="00931067"/>
    <w:rsid w:val="009328FC"/>
    <w:rsid w:val="009436E9"/>
    <w:rsid w:val="00944739"/>
    <w:rsid w:val="009451F5"/>
    <w:rsid w:val="00945585"/>
    <w:rsid w:val="00950908"/>
    <w:rsid w:val="0095201F"/>
    <w:rsid w:val="00954C20"/>
    <w:rsid w:val="0096048E"/>
    <w:rsid w:val="00961AA4"/>
    <w:rsid w:val="00961E2C"/>
    <w:rsid w:val="0096319F"/>
    <w:rsid w:val="00965623"/>
    <w:rsid w:val="00970185"/>
    <w:rsid w:val="0097049A"/>
    <w:rsid w:val="00971A6C"/>
    <w:rsid w:val="009720AD"/>
    <w:rsid w:val="00975BB9"/>
    <w:rsid w:val="0097610E"/>
    <w:rsid w:val="00976EF9"/>
    <w:rsid w:val="009774F2"/>
    <w:rsid w:val="0097762D"/>
    <w:rsid w:val="0098076F"/>
    <w:rsid w:val="00981030"/>
    <w:rsid w:val="00981409"/>
    <w:rsid w:val="0098311B"/>
    <w:rsid w:val="0098592F"/>
    <w:rsid w:val="009A2CEB"/>
    <w:rsid w:val="009A300A"/>
    <w:rsid w:val="009A5196"/>
    <w:rsid w:val="009A6FC6"/>
    <w:rsid w:val="009B1B46"/>
    <w:rsid w:val="009B22C3"/>
    <w:rsid w:val="009B5903"/>
    <w:rsid w:val="009B66CF"/>
    <w:rsid w:val="009C0E82"/>
    <w:rsid w:val="009C18C1"/>
    <w:rsid w:val="009C19B7"/>
    <w:rsid w:val="009C7229"/>
    <w:rsid w:val="009D4B2C"/>
    <w:rsid w:val="009D61D0"/>
    <w:rsid w:val="009E0727"/>
    <w:rsid w:val="009E11BF"/>
    <w:rsid w:val="009E24B8"/>
    <w:rsid w:val="009E2919"/>
    <w:rsid w:val="009E5BB4"/>
    <w:rsid w:val="009F1CE2"/>
    <w:rsid w:val="009F1DE0"/>
    <w:rsid w:val="009F2942"/>
    <w:rsid w:val="009F2BEA"/>
    <w:rsid w:val="009F3CF9"/>
    <w:rsid w:val="009F575A"/>
    <w:rsid w:val="009F63BE"/>
    <w:rsid w:val="009F790B"/>
    <w:rsid w:val="00A017B0"/>
    <w:rsid w:val="00A02761"/>
    <w:rsid w:val="00A027DA"/>
    <w:rsid w:val="00A032FE"/>
    <w:rsid w:val="00A054E3"/>
    <w:rsid w:val="00A067A0"/>
    <w:rsid w:val="00A06D34"/>
    <w:rsid w:val="00A11923"/>
    <w:rsid w:val="00A12653"/>
    <w:rsid w:val="00A17196"/>
    <w:rsid w:val="00A17FB4"/>
    <w:rsid w:val="00A22733"/>
    <w:rsid w:val="00A22843"/>
    <w:rsid w:val="00A252FE"/>
    <w:rsid w:val="00A262CD"/>
    <w:rsid w:val="00A30F21"/>
    <w:rsid w:val="00A317B7"/>
    <w:rsid w:val="00A336BC"/>
    <w:rsid w:val="00A33C09"/>
    <w:rsid w:val="00A35BDD"/>
    <w:rsid w:val="00A42124"/>
    <w:rsid w:val="00A44312"/>
    <w:rsid w:val="00A500DC"/>
    <w:rsid w:val="00A528FD"/>
    <w:rsid w:val="00A5322C"/>
    <w:rsid w:val="00A53438"/>
    <w:rsid w:val="00A568A9"/>
    <w:rsid w:val="00A605DE"/>
    <w:rsid w:val="00A6123A"/>
    <w:rsid w:val="00A628EA"/>
    <w:rsid w:val="00A63272"/>
    <w:rsid w:val="00A64704"/>
    <w:rsid w:val="00A64CC2"/>
    <w:rsid w:val="00A71812"/>
    <w:rsid w:val="00A71DC7"/>
    <w:rsid w:val="00A801EE"/>
    <w:rsid w:val="00A80CF9"/>
    <w:rsid w:val="00A82A3B"/>
    <w:rsid w:val="00A82DEC"/>
    <w:rsid w:val="00A847B2"/>
    <w:rsid w:val="00A84BA2"/>
    <w:rsid w:val="00A87D94"/>
    <w:rsid w:val="00A90E21"/>
    <w:rsid w:val="00A91796"/>
    <w:rsid w:val="00A92861"/>
    <w:rsid w:val="00A93548"/>
    <w:rsid w:val="00A938D4"/>
    <w:rsid w:val="00A9589C"/>
    <w:rsid w:val="00AA3CC1"/>
    <w:rsid w:val="00AA4F1B"/>
    <w:rsid w:val="00AA74B5"/>
    <w:rsid w:val="00AB2242"/>
    <w:rsid w:val="00AB3BA8"/>
    <w:rsid w:val="00AB48F2"/>
    <w:rsid w:val="00AB54A4"/>
    <w:rsid w:val="00AB5892"/>
    <w:rsid w:val="00AB6159"/>
    <w:rsid w:val="00AC0B05"/>
    <w:rsid w:val="00AC39F5"/>
    <w:rsid w:val="00AC4406"/>
    <w:rsid w:val="00AD06A6"/>
    <w:rsid w:val="00AD09C7"/>
    <w:rsid w:val="00AD177A"/>
    <w:rsid w:val="00AD230C"/>
    <w:rsid w:val="00AD252D"/>
    <w:rsid w:val="00AD3CD6"/>
    <w:rsid w:val="00AD4D62"/>
    <w:rsid w:val="00AD54D3"/>
    <w:rsid w:val="00AE0454"/>
    <w:rsid w:val="00AE5FE2"/>
    <w:rsid w:val="00AE655B"/>
    <w:rsid w:val="00AE6DB2"/>
    <w:rsid w:val="00AE6FB3"/>
    <w:rsid w:val="00AE79F7"/>
    <w:rsid w:val="00AE7A07"/>
    <w:rsid w:val="00AF0D6D"/>
    <w:rsid w:val="00AF25ED"/>
    <w:rsid w:val="00AF4A58"/>
    <w:rsid w:val="00B01ACB"/>
    <w:rsid w:val="00B11122"/>
    <w:rsid w:val="00B13246"/>
    <w:rsid w:val="00B15DDD"/>
    <w:rsid w:val="00B16F45"/>
    <w:rsid w:val="00B21B38"/>
    <w:rsid w:val="00B23D16"/>
    <w:rsid w:val="00B24B41"/>
    <w:rsid w:val="00B257CE"/>
    <w:rsid w:val="00B276DC"/>
    <w:rsid w:val="00B36597"/>
    <w:rsid w:val="00B36F69"/>
    <w:rsid w:val="00B37492"/>
    <w:rsid w:val="00B4086E"/>
    <w:rsid w:val="00B414AF"/>
    <w:rsid w:val="00B42103"/>
    <w:rsid w:val="00B44D7C"/>
    <w:rsid w:val="00B455B7"/>
    <w:rsid w:val="00B46CD4"/>
    <w:rsid w:val="00B471CF"/>
    <w:rsid w:val="00B50589"/>
    <w:rsid w:val="00B50596"/>
    <w:rsid w:val="00B50D12"/>
    <w:rsid w:val="00B521DC"/>
    <w:rsid w:val="00B526D3"/>
    <w:rsid w:val="00B5385A"/>
    <w:rsid w:val="00B538DA"/>
    <w:rsid w:val="00B60638"/>
    <w:rsid w:val="00B60F59"/>
    <w:rsid w:val="00B62F84"/>
    <w:rsid w:val="00B713EE"/>
    <w:rsid w:val="00B71CAD"/>
    <w:rsid w:val="00B74E35"/>
    <w:rsid w:val="00B75920"/>
    <w:rsid w:val="00B77EB7"/>
    <w:rsid w:val="00B8372B"/>
    <w:rsid w:val="00B85B73"/>
    <w:rsid w:val="00B876B9"/>
    <w:rsid w:val="00B91443"/>
    <w:rsid w:val="00B91829"/>
    <w:rsid w:val="00B93126"/>
    <w:rsid w:val="00B93178"/>
    <w:rsid w:val="00B93EDA"/>
    <w:rsid w:val="00B96BA3"/>
    <w:rsid w:val="00B96F36"/>
    <w:rsid w:val="00B973FE"/>
    <w:rsid w:val="00BA2770"/>
    <w:rsid w:val="00BA4989"/>
    <w:rsid w:val="00BA4ABD"/>
    <w:rsid w:val="00BA6180"/>
    <w:rsid w:val="00BB1754"/>
    <w:rsid w:val="00BB27F8"/>
    <w:rsid w:val="00BB4054"/>
    <w:rsid w:val="00BB430F"/>
    <w:rsid w:val="00BC0BFC"/>
    <w:rsid w:val="00BC3E51"/>
    <w:rsid w:val="00BC7A1E"/>
    <w:rsid w:val="00BD0AB0"/>
    <w:rsid w:val="00BD148E"/>
    <w:rsid w:val="00BD24F1"/>
    <w:rsid w:val="00BD29D8"/>
    <w:rsid w:val="00BD2B9D"/>
    <w:rsid w:val="00BD6441"/>
    <w:rsid w:val="00BE1E8A"/>
    <w:rsid w:val="00BE2535"/>
    <w:rsid w:val="00BE2EE2"/>
    <w:rsid w:val="00BE3D42"/>
    <w:rsid w:val="00BE49B8"/>
    <w:rsid w:val="00BE4B47"/>
    <w:rsid w:val="00BE6BFA"/>
    <w:rsid w:val="00BF0DC8"/>
    <w:rsid w:val="00BF1CB6"/>
    <w:rsid w:val="00BF1DD9"/>
    <w:rsid w:val="00BF2D6E"/>
    <w:rsid w:val="00BF3B11"/>
    <w:rsid w:val="00BF3DF7"/>
    <w:rsid w:val="00BF5BEB"/>
    <w:rsid w:val="00C00642"/>
    <w:rsid w:val="00C03C38"/>
    <w:rsid w:val="00C069F9"/>
    <w:rsid w:val="00C15105"/>
    <w:rsid w:val="00C15C15"/>
    <w:rsid w:val="00C15FAB"/>
    <w:rsid w:val="00C167A3"/>
    <w:rsid w:val="00C23C7C"/>
    <w:rsid w:val="00C27708"/>
    <w:rsid w:val="00C2774C"/>
    <w:rsid w:val="00C34403"/>
    <w:rsid w:val="00C4092B"/>
    <w:rsid w:val="00C40B36"/>
    <w:rsid w:val="00C40E11"/>
    <w:rsid w:val="00C46C36"/>
    <w:rsid w:val="00C5081D"/>
    <w:rsid w:val="00C51EAF"/>
    <w:rsid w:val="00C53B2D"/>
    <w:rsid w:val="00C54CA0"/>
    <w:rsid w:val="00C55F51"/>
    <w:rsid w:val="00C62721"/>
    <w:rsid w:val="00C62BCE"/>
    <w:rsid w:val="00C65DD3"/>
    <w:rsid w:val="00C66193"/>
    <w:rsid w:val="00C66292"/>
    <w:rsid w:val="00C67F14"/>
    <w:rsid w:val="00C70EB3"/>
    <w:rsid w:val="00C7152A"/>
    <w:rsid w:val="00C71CAA"/>
    <w:rsid w:val="00C720C1"/>
    <w:rsid w:val="00C75555"/>
    <w:rsid w:val="00C75B7F"/>
    <w:rsid w:val="00C7616D"/>
    <w:rsid w:val="00C770D3"/>
    <w:rsid w:val="00C81132"/>
    <w:rsid w:val="00C81A4F"/>
    <w:rsid w:val="00C8290A"/>
    <w:rsid w:val="00C83F85"/>
    <w:rsid w:val="00C846C3"/>
    <w:rsid w:val="00C85817"/>
    <w:rsid w:val="00C85B3D"/>
    <w:rsid w:val="00C879EE"/>
    <w:rsid w:val="00C90D32"/>
    <w:rsid w:val="00C939FC"/>
    <w:rsid w:val="00C9735C"/>
    <w:rsid w:val="00C97862"/>
    <w:rsid w:val="00CA439D"/>
    <w:rsid w:val="00CA51B9"/>
    <w:rsid w:val="00CA553F"/>
    <w:rsid w:val="00CA5FD8"/>
    <w:rsid w:val="00CA6A99"/>
    <w:rsid w:val="00CB4D08"/>
    <w:rsid w:val="00CB5D07"/>
    <w:rsid w:val="00CC1B0E"/>
    <w:rsid w:val="00CC1BA8"/>
    <w:rsid w:val="00CC314B"/>
    <w:rsid w:val="00CC4A09"/>
    <w:rsid w:val="00CC66A7"/>
    <w:rsid w:val="00CD1C89"/>
    <w:rsid w:val="00CD1FFB"/>
    <w:rsid w:val="00CD4E00"/>
    <w:rsid w:val="00CD549E"/>
    <w:rsid w:val="00CD5567"/>
    <w:rsid w:val="00CD6EC2"/>
    <w:rsid w:val="00CD7074"/>
    <w:rsid w:val="00CD7B14"/>
    <w:rsid w:val="00CE2E85"/>
    <w:rsid w:val="00CE4352"/>
    <w:rsid w:val="00CE6471"/>
    <w:rsid w:val="00CE7547"/>
    <w:rsid w:val="00CE7BB4"/>
    <w:rsid w:val="00CF0C69"/>
    <w:rsid w:val="00CF5093"/>
    <w:rsid w:val="00CF5162"/>
    <w:rsid w:val="00D010DE"/>
    <w:rsid w:val="00D019D4"/>
    <w:rsid w:val="00D022A4"/>
    <w:rsid w:val="00D02D9A"/>
    <w:rsid w:val="00D02F10"/>
    <w:rsid w:val="00D05152"/>
    <w:rsid w:val="00D05FFA"/>
    <w:rsid w:val="00D06C83"/>
    <w:rsid w:val="00D07614"/>
    <w:rsid w:val="00D07804"/>
    <w:rsid w:val="00D07C30"/>
    <w:rsid w:val="00D07C6B"/>
    <w:rsid w:val="00D11225"/>
    <w:rsid w:val="00D16E8C"/>
    <w:rsid w:val="00D20D61"/>
    <w:rsid w:val="00D31880"/>
    <w:rsid w:val="00D32618"/>
    <w:rsid w:val="00D32A92"/>
    <w:rsid w:val="00D32F4F"/>
    <w:rsid w:val="00D34E46"/>
    <w:rsid w:val="00D36301"/>
    <w:rsid w:val="00D40B23"/>
    <w:rsid w:val="00D40C5B"/>
    <w:rsid w:val="00D4320F"/>
    <w:rsid w:val="00D45E65"/>
    <w:rsid w:val="00D4637C"/>
    <w:rsid w:val="00D47C38"/>
    <w:rsid w:val="00D51D43"/>
    <w:rsid w:val="00D51E57"/>
    <w:rsid w:val="00D53256"/>
    <w:rsid w:val="00D5672F"/>
    <w:rsid w:val="00D56F32"/>
    <w:rsid w:val="00D57EED"/>
    <w:rsid w:val="00D6079E"/>
    <w:rsid w:val="00D61614"/>
    <w:rsid w:val="00D652EB"/>
    <w:rsid w:val="00D662EF"/>
    <w:rsid w:val="00D673D5"/>
    <w:rsid w:val="00D67ACF"/>
    <w:rsid w:val="00D72162"/>
    <w:rsid w:val="00D72E07"/>
    <w:rsid w:val="00D73A32"/>
    <w:rsid w:val="00D753A8"/>
    <w:rsid w:val="00D756FF"/>
    <w:rsid w:val="00D76229"/>
    <w:rsid w:val="00D76ACC"/>
    <w:rsid w:val="00D7773D"/>
    <w:rsid w:val="00D77EB0"/>
    <w:rsid w:val="00D820CE"/>
    <w:rsid w:val="00D82DBA"/>
    <w:rsid w:val="00D82F15"/>
    <w:rsid w:val="00D83054"/>
    <w:rsid w:val="00D87219"/>
    <w:rsid w:val="00D905BA"/>
    <w:rsid w:val="00D907E6"/>
    <w:rsid w:val="00D9083E"/>
    <w:rsid w:val="00D91776"/>
    <w:rsid w:val="00D9247D"/>
    <w:rsid w:val="00D92B85"/>
    <w:rsid w:val="00D935C2"/>
    <w:rsid w:val="00DA0840"/>
    <w:rsid w:val="00DA0A6C"/>
    <w:rsid w:val="00DA0AAD"/>
    <w:rsid w:val="00DA54A4"/>
    <w:rsid w:val="00DB2364"/>
    <w:rsid w:val="00DB28D3"/>
    <w:rsid w:val="00DB3C18"/>
    <w:rsid w:val="00DB4B25"/>
    <w:rsid w:val="00DB548C"/>
    <w:rsid w:val="00DB632B"/>
    <w:rsid w:val="00DB6B39"/>
    <w:rsid w:val="00DB6F5D"/>
    <w:rsid w:val="00DC065B"/>
    <w:rsid w:val="00DC3A93"/>
    <w:rsid w:val="00DC5481"/>
    <w:rsid w:val="00DC5D7F"/>
    <w:rsid w:val="00DD143C"/>
    <w:rsid w:val="00DD2F5C"/>
    <w:rsid w:val="00DD3ADE"/>
    <w:rsid w:val="00DD4F99"/>
    <w:rsid w:val="00DD690B"/>
    <w:rsid w:val="00DE2D2A"/>
    <w:rsid w:val="00DE76F4"/>
    <w:rsid w:val="00DF0154"/>
    <w:rsid w:val="00DF0A4F"/>
    <w:rsid w:val="00DF1DF1"/>
    <w:rsid w:val="00DF2E7F"/>
    <w:rsid w:val="00DF43E1"/>
    <w:rsid w:val="00DF58E4"/>
    <w:rsid w:val="00DF7677"/>
    <w:rsid w:val="00E01210"/>
    <w:rsid w:val="00E03B6A"/>
    <w:rsid w:val="00E0507C"/>
    <w:rsid w:val="00E1210F"/>
    <w:rsid w:val="00E13C51"/>
    <w:rsid w:val="00E14A58"/>
    <w:rsid w:val="00E16FBF"/>
    <w:rsid w:val="00E17B5A"/>
    <w:rsid w:val="00E200B1"/>
    <w:rsid w:val="00E201FD"/>
    <w:rsid w:val="00E22C6B"/>
    <w:rsid w:val="00E232F9"/>
    <w:rsid w:val="00E23E5B"/>
    <w:rsid w:val="00E243CA"/>
    <w:rsid w:val="00E25AE4"/>
    <w:rsid w:val="00E2723F"/>
    <w:rsid w:val="00E27BDC"/>
    <w:rsid w:val="00E27EE8"/>
    <w:rsid w:val="00E30F4A"/>
    <w:rsid w:val="00E3127E"/>
    <w:rsid w:val="00E32D05"/>
    <w:rsid w:val="00E3310E"/>
    <w:rsid w:val="00E33B73"/>
    <w:rsid w:val="00E42D76"/>
    <w:rsid w:val="00E436F3"/>
    <w:rsid w:val="00E45098"/>
    <w:rsid w:val="00E47944"/>
    <w:rsid w:val="00E50A38"/>
    <w:rsid w:val="00E526A5"/>
    <w:rsid w:val="00E528A7"/>
    <w:rsid w:val="00E538ED"/>
    <w:rsid w:val="00E54FB1"/>
    <w:rsid w:val="00E55338"/>
    <w:rsid w:val="00E57217"/>
    <w:rsid w:val="00E61D63"/>
    <w:rsid w:val="00E6225A"/>
    <w:rsid w:val="00E6319B"/>
    <w:rsid w:val="00E66F5D"/>
    <w:rsid w:val="00E70F59"/>
    <w:rsid w:val="00E71632"/>
    <w:rsid w:val="00E72C17"/>
    <w:rsid w:val="00E81968"/>
    <w:rsid w:val="00E861C1"/>
    <w:rsid w:val="00E90DF3"/>
    <w:rsid w:val="00E92FCB"/>
    <w:rsid w:val="00E930D1"/>
    <w:rsid w:val="00E931BA"/>
    <w:rsid w:val="00E94CED"/>
    <w:rsid w:val="00E94CFC"/>
    <w:rsid w:val="00E97568"/>
    <w:rsid w:val="00E976C5"/>
    <w:rsid w:val="00EA326A"/>
    <w:rsid w:val="00EA338A"/>
    <w:rsid w:val="00EA538E"/>
    <w:rsid w:val="00EA77CF"/>
    <w:rsid w:val="00EB1BBA"/>
    <w:rsid w:val="00EB4FC4"/>
    <w:rsid w:val="00EB7D50"/>
    <w:rsid w:val="00EC1E07"/>
    <w:rsid w:val="00EC2704"/>
    <w:rsid w:val="00EC3EAF"/>
    <w:rsid w:val="00EC553C"/>
    <w:rsid w:val="00EC6503"/>
    <w:rsid w:val="00EC68E6"/>
    <w:rsid w:val="00ED1432"/>
    <w:rsid w:val="00ED6351"/>
    <w:rsid w:val="00ED69AB"/>
    <w:rsid w:val="00EE0B0A"/>
    <w:rsid w:val="00EE1DA4"/>
    <w:rsid w:val="00EE278E"/>
    <w:rsid w:val="00EE3B65"/>
    <w:rsid w:val="00EF0FCB"/>
    <w:rsid w:val="00EF12CE"/>
    <w:rsid w:val="00EF1532"/>
    <w:rsid w:val="00EF501C"/>
    <w:rsid w:val="00F01446"/>
    <w:rsid w:val="00F023D8"/>
    <w:rsid w:val="00F10093"/>
    <w:rsid w:val="00F10FE4"/>
    <w:rsid w:val="00F11557"/>
    <w:rsid w:val="00F11F09"/>
    <w:rsid w:val="00F123DE"/>
    <w:rsid w:val="00F1272E"/>
    <w:rsid w:val="00F1502A"/>
    <w:rsid w:val="00F1570A"/>
    <w:rsid w:val="00F1648E"/>
    <w:rsid w:val="00F16AC8"/>
    <w:rsid w:val="00F214B8"/>
    <w:rsid w:val="00F23AF2"/>
    <w:rsid w:val="00F24289"/>
    <w:rsid w:val="00F24508"/>
    <w:rsid w:val="00F2603B"/>
    <w:rsid w:val="00F267CA"/>
    <w:rsid w:val="00F30CCE"/>
    <w:rsid w:val="00F314FC"/>
    <w:rsid w:val="00F31B55"/>
    <w:rsid w:val="00F370F5"/>
    <w:rsid w:val="00F37888"/>
    <w:rsid w:val="00F37996"/>
    <w:rsid w:val="00F379B5"/>
    <w:rsid w:val="00F40577"/>
    <w:rsid w:val="00F415FB"/>
    <w:rsid w:val="00F5266A"/>
    <w:rsid w:val="00F531D5"/>
    <w:rsid w:val="00F54E5C"/>
    <w:rsid w:val="00F54F8B"/>
    <w:rsid w:val="00F55529"/>
    <w:rsid w:val="00F56814"/>
    <w:rsid w:val="00F602EF"/>
    <w:rsid w:val="00F6249F"/>
    <w:rsid w:val="00F627AE"/>
    <w:rsid w:val="00F62E29"/>
    <w:rsid w:val="00F67371"/>
    <w:rsid w:val="00F73CB3"/>
    <w:rsid w:val="00F753CE"/>
    <w:rsid w:val="00F81826"/>
    <w:rsid w:val="00F82D3B"/>
    <w:rsid w:val="00F840CB"/>
    <w:rsid w:val="00F8555C"/>
    <w:rsid w:val="00F861F5"/>
    <w:rsid w:val="00F86BB4"/>
    <w:rsid w:val="00F90F86"/>
    <w:rsid w:val="00F93430"/>
    <w:rsid w:val="00FA1D68"/>
    <w:rsid w:val="00FB1864"/>
    <w:rsid w:val="00FB1996"/>
    <w:rsid w:val="00FB3C87"/>
    <w:rsid w:val="00FC38B9"/>
    <w:rsid w:val="00FC3E40"/>
    <w:rsid w:val="00FC5C61"/>
    <w:rsid w:val="00FD3155"/>
    <w:rsid w:val="00FD66C2"/>
    <w:rsid w:val="00FD7394"/>
    <w:rsid w:val="00FD7741"/>
    <w:rsid w:val="00FE02F8"/>
    <w:rsid w:val="00FE0409"/>
    <w:rsid w:val="00FE2C50"/>
    <w:rsid w:val="00FE68C8"/>
    <w:rsid w:val="00FF005A"/>
    <w:rsid w:val="00FF0525"/>
    <w:rsid w:val="00FF1B98"/>
    <w:rsid w:val="00FF34C4"/>
    <w:rsid w:val="00FF5012"/>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373"/>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unhideWhenUsed/>
    <w:qFormat/>
    <w:rsid w:val="00787E0F"/>
    <w:pPr>
      <w:outlineLvl w:val="9"/>
    </w:pPr>
  </w:style>
  <w:style w:type="paragraph" w:styleId="Header">
    <w:name w:val="header"/>
    <w:basedOn w:val="Normal"/>
    <w:link w:val="HeaderChar"/>
    <w:uiPriority w:val="99"/>
    <w:unhideWhenUsed/>
    <w:rsid w:val="00F60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2EF"/>
  </w:style>
  <w:style w:type="paragraph" w:styleId="Footer">
    <w:name w:val="footer"/>
    <w:basedOn w:val="Normal"/>
    <w:link w:val="FooterChar"/>
    <w:uiPriority w:val="99"/>
    <w:unhideWhenUsed/>
    <w:rsid w:val="00F60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2EF"/>
  </w:style>
  <w:style w:type="paragraph" w:styleId="TOC1">
    <w:name w:val="toc 1"/>
    <w:basedOn w:val="Normal"/>
    <w:next w:val="Normal"/>
    <w:autoRedefine/>
    <w:uiPriority w:val="39"/>
    <w:unhideWhenUsed/>
    <w:rsid w:val="005467D2"/>
    <w:pPr>
      <w:spacing w:after="100"/>
    </w:pPr>
  </w:style>
  <w:style w:type="paragraph" w:styleId="TOC2">
    <w:name w:val="toc 2"/>
    <w:basedOn w:val="Normal"/>
    <w:next w:val="Normal"/>
    <w:autoRedefine/>
    <w:uiPriority w:val="39"/>
    <w:unhideWhenUsed/>
    <w:rsid w:val="005467D2"/>
    <w:pPr>
      <w:spacing w:after="100"/>
      <w:ind w:left="220"/>
    </w:pPr>
  </w:style>
  <w:style w:type="character" w:styleId="Hyperlink">
    <w:name w:val="Hyperlink"/>
    <w:basedOn w:val="DefaultParagraphFont"/>
    <w:uiPriority w:val="99"/>
    <w:unhideWhenUsed/>
    <w:rsid w:val="005467D2"/>
    <w:rPr>
      <w:color w:val="467886" w:themeColor="hyperlink"/>
      <w:u w:val="single"/>
    </w:rPr>
  </w:style>
  <w:style w:type="paragraph" w:styleId="Revision">
    <w:name w:val="Revision"/>
    <w:hidden/>
    <w:uiPriority w:val="99"/>
    <w:semiHidden/>
    <w:rsid w:val="00A17196"/>
    <w:pPr>
      <w:spacing w:after="0" w:line="240" w:lineRule="auto"/>
    </w:pPr>
  </w:style>
  <w:style w:type="paragraph" w:styleId="HTMLPreformatted">
    <w:name w:val="HTML Preformatted"/>
    <w:basedOn w:val="Normal"/>
    <w:link w:val="HTMLPreformattedChar"/>
    <w:uiPriority w:val="99"/>
    <w:semiHidden/>
    <w:unhideWhenUsed/>
    <w:rsid w:val="00C67F1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67F14"/>
    <w:rPr>
      <w:rFonts w:ascii="Consolas" w:hAnsi="Consolas"/>
      <w:sz w:val="20"/>
      <w:szCs w:val="20"/>
    </w:rPr>
  </w:style>
  <w:style w:type="paragraph" w:styleId="NormalWeb">
    <w:name w:val="Normal (Web)"/>
    <w:basedOn w:val="Normal"/>
    <w:uiPriority w:val="99"/>
    <w:semiHidden/>
    <w:unhideWhenUsed/>
    <w:rsid w:val="00F3799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jpeg"/><Relationship Id="rId21" Type="http://schemas.openxmlformats.org/officeDocument/2006/relationships/image" Target="media/image13.jp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jpg"/><Relationship Id="rId17" Type="http://schemas.microsoft.com/office/2007/relationships/hdphoto" Target="media/hdphoto1.wdp"/><Relationship Id="rId25" Type="http://schemas.openxmlformats.org/officeDocument/2006/relationships/image" Target="media/image17.jpeg"/><Relationship Id="rId33"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4D13B9-CF61-46F4-BDBD-D3631F8D6207}">
  <we:reference id="wa200000368" version="1.0.0.0" store="en-US" storeType="OMEX"/>
  <we:alternateReferences>
    <we:reference id="WA200000368" version="1.0.0.0" store="WA200000368" storeType="OMEX"/>
  </we:alternateReferences>
  <we:properties>
    <we:property name="documentId" value="&quot;b323f62cef8286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19</Pages>
  <Words>45436</Words>
  <Characters>258991</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193</cp:revision>
  <cp:lastPrinted>2025-08-27T08:54:00Z</cp:lastPrinted>
  <dcterms:created xsi:type="dcterms:W3CDTF">2025-08-18T10:31:00Z</dcterms:created>
  <dcterms:modified xsi:type="dcterms:W3CDTF">2025-08-2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htQ7Sp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